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97BE9F" w14:textId="77777777" w:rsidR="00E85991" w:rsidRPr="00E97F7B" w:rsidRDefault="00E85991" w:rsidP="00E85991">
      <w:pPr>
        <w:pStyle w:val="Title"/>
      </w:pPr>
      <w:r w:rsidRPr="00E97F7B">
        <w:t>SVEUČILIŠTE JOSIPA JURJA STROSSMAYERA U OSIJEKU</w:t>
      </w:r>
    </w:p>
    <w:p w14:paraId="77789268" w14:textId="77777777" w:rsidR="00E85991" w:rsidRPr="00E97F7B" w:rsidRDefault="00E85991" w:rsidP="00E85991">
      <w:pPr>
        <w:pStyle w:val="Title"/>
      </w:pPr>
      <w:r w:rsidRPr="00E97F7B">
        <w:t>FAKULTET ELEKTROTEHNIKE, RAČUNARSTVA I</w:t>
      </w:r>
    </w:p>
    <w:p w14:paraId="679585E8" w14:textId="77777777" w:rsidR="00E85991" w:rsidRDefault="00E85991" w:rsidP="00E85991">
      <w:pPr>
        <w:pStyle w:val="Title"/>
      </w:pPr>
      <w:r w:rsidRPr="00E97F7B">
        <w:t xml:space="preserve">INFORMACIJSKIH TEHNOLOGIJA </w:t>
      </w:r>
      <w:r>
        <w:t>OSIJEK</w:t>
      </w:r>
    </w:p>
    <w:p w14:paraId="4249304D" w14:textId="77777777" w:rsidR="0083143C" w:rsidRPr="00E97F7B" w:rsidRDefault="0083143C" w:rsidP="00E97F7B"/>
    <w:p w14:paraId="543ECECD" w14:textId="77777777" w:rsidR="00E85991" w:rsidRDefault="00E85991" w:rsidP="00E85991">
      <w:pPr>
        <w:pStyle w:val="Title"/>
      </w:pPr>
    </w:p>
    <w:p w14:paraId="27325469" w14:textId="77777777" w:rsidR="00E85991" w:rsidRDefault="00E85991" w:rsidP="00E85991">
      <w:pPr>
        <w:pStyle w:val="Title"/>
      </w:pPr>
    </w:p>
    <w:p w14:paraId="56C741EC" w14:textId="50DCF5B8" w:rsidR="00E85991" w:rsidRDefault="00E85991" w:rsidP="00E85991">
      <w:pPr>
        <w:pStyle w:val="Title"/>
      </w:pPr>
      <w:r>
        <w:t xml:space="preserve">Sveučilišni prijediplomski studij Elektrotehnika i informacijska tehnologija/ Računarstvo  </w:t>
      </w:r>
    </w:p>
    <w:p w14:paraId="7724B2C6" w14:textId="77777777" w:rsidR="0083143C" w:rsidRDefault="0083143C" w:rsidP="00E97F7B"/>
    <w:p w14:paraId="1D583DEC" w14:textId="77777777" w:rsidR="00E85991" w:rsidRPr="00E97F7B" w:rsidRDefault="00E85991" w:rsidP="00E97F7B"/>
    <w:p w14:paraId="2B200C69" w14:textId="60EB799B" w:rsidR="0083143C" w:rsidRDefault="0083143C" w:rsidP="00E97F7B"/>
    <w:p w14:paraId="44A52BEA" w14:textId="77777777" w:rsidR="002A0A99" w:rsidRPr="00E97F7B" w:rsidRDefault="002A0A99" w:rsidP="00E97F7B"/>
    <w:p w14:paraId="2537FB63" w14:textId="77777777" w:rsidR="00E85991" w:rsidRPr="00E97F7B" w:rsidRDefault="00E85991" w:rsidP="00E85991">
      <w:pPr>
        <w:jc w:val="center"/>
        <w:rPr>
          <w:rStyle w:val="BookTitle"/>
        </w:rPr>
      </w:pPr>
      <w:r>
        <w:rPr>
          <w:rStyle w:val="BookTitle"/>
        </w:rPr>
        <w:t>RASPBERRY PI KAO POSLUŽITELJ</w:t>
      </w:r>
    </w:p>
    <w:p w14:paraId="751E9396" w14:textId="77777777" w:rsidR="00E85991" w:rsidRPr="00E97F7B" w:rsidRDefault="00E85991" w:rsidP="00E85991">
      <w:pPr>
        <w:pStyle w:val="Title"/>
      </w:pPr>
      <w:r>
        <w:t>Završni rad</w:t>
      </w:r>
    </w:p>
    <w:p w14:paraId="6BB8156B" w14:textId="77777777" w:rsidR="0083143C" w:rsidRPr="00E97F7B" w:rsidRDefault="0083143C" w:rsidP="00E97F7B"/>
    <w:p w14:paraId="6552823E" w14:textId="77777777" w:rsidR="005A532A" w:rsidRPr="00E97F7B" w:rsidRDefault="005A532A" w:rsidP="00E97F7B"/>
    <w:p w14:paraId="295B742B" w14:textId="77777777" w:rsidR="005A532A" w:rsidRPr="00E97F7B" w:rsidRDefault="005A532A" w:rsidP="00E97F7B"/>
    <w:p w14:paraId="7D590C0D" w14:textId="77777777" w:rsidR="00E85991" w:rsidRPr="00E97F7B" w:rsidRDefault="00E85991" w:rsidP="00E85991">
      <w:pPr>
        <w:pStyle w:val="Subtitle"/>
      </w:pPr>
      <w:r>
        <w:t>Karlo Šibalić</w:t>
      </w:r>
    </w:p>
    <w:p w14:paraId="55A9AB13" w14:textId="25D844C8" w:rsidR="005A532A" w:rsidRPr="00E97F7B" w:rsidRDefault="005A532A" w:rsidP="00E97F7B"/>
    <w:p w14:paraId="74D3782E" w14:textId="6FB68082" w:rsidR="00A85944" w:rsidRPr="00E97F7B" w:rsidRDefault="00A85944" w:rsidP="00E97F7B"/>
    <w:p w14:paraId="476CE88C" w14:textId="38221D4C" w:rsidR="00A85944" w:rsidRPr="00E97F7B" w:rsidRDefault="00A85944" w:rsidP="00E97F7B"/>
    <w:p w14:paraId="0FCACFAB" w14:textId="728D8B8A" w:rsidR="00A85944" w:rsidRPr="00E97F7B" w:rsidRDefault="00A85944" w:rsidP="00E97F7B"/>
    <w:p w14:paraId="19E011F9" w14:textId="77777777" w:rsidR="00A85944" w:rsidRPr="00E97F7B" w:rsidRDefault="00A85944" w:rsidP="00E97F7B"/>
    <w:p w14:paraId="6C80A346" w14:textId="77777777" w:rsidR="00E85991" w:rsidRPr="00E97F7B" w:rsidRDefault="00E85991" w:rsidP="00E85991">
      <w:pPr>
        <w:pStyle w:val="Title"/>
      </w:pPr>
      <w:r w:rsidRPr="00E97F7B">
        <w:t xml:space="preserve">Osijek, </w:t>
      </w:r>
      <w:r>
        <w:t>2024</w:t>
      </w:r>
      <w:r w:rsidRPr="00E97F7B">
        <w:t>.</w:t>
      </w:r>
    </w:p>
    <w:p w14:paraId="5AC99D40" w14:textId="77777777" w:rsidR="00E85991" w:rsidRPr="00431A85" w:rsidRDefault="00E85991" w:rsidP="00E85991">
      <w:pPr>
        <w:pStyle w:val="Heading5"/>
      </w:pPr>
      <w:r>
        <w:lastRenderedPageBreak/>
        <w:t>SADRŽAJ</w:t>
      </w:r>
    </w:p>
    <w:p w14:paraId="6D566E5C" w14:textId="465F4D9E" w:rsidR="00195DE8" w:rsidRDefault="00373C3B">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r>
        <w:rPr>
          <w:rFonts w:asciiTheme="minorHAnsi" w:hAnsiTheme="minorHAnsi"/>
          <w:b w:val="0"/>
          <w:bCs w:val="0"/>
          <w:i/>
          <w:iCs w:val="0"/>
        </w:rPr>
        <w:fldChar w:fldCharType="begin"/>
      </w:r>
      <w:r>
        <w:rPr>
          <w:rFonts w:asciiTheme="minorHAnsi" w:hAnsiTheme="minorHAnsi"/>
          <w:b w:val="0"/>
          <w:bCs w:val="0"/>
          <w:i/>
          <w:iCs w:val="0"/>
        </w:rPr>
        <w:instrText xml:space="preserve"> TOC \o "1-3" \h \z \u </w:instrText>
      </w:r>
      <w:r>
        <w:rPr>
          <w:rFonts w:asciiTheme="minorHAnsi" w:hAnsiTheme="minorHAnsi"/>
          <w:b w:val="0"/>
          <w:bCs w:val="0"/>
          <w:i/>
          <w:iCs w:val="0"/>
        </w:rPr>
        <w:fldChar w:fldCharType="separate"/>
      </w:r>
      <w:hyperlink w:anchor="_Toc170608089" w:history="1">
        <w:r w:rsidR="00195DE8" w:rsidRPr="0038766C">
          <w:rPr>
            <w:rStyle w:val="Hyperlink"/>
            <w:noProof/>
          </w:rPr>
          <w:t>1. UVOD</w:t>
        </w:r>
        <w:r w:rsidR="00195DE8">
          <w:rPr>
            <w:noProof/>
            <w:webHidden/>
          </w:rPr>
          <w:tab/>
        </w:r>
        <w:r w:rsidR="00195DE8">
          <w:rPr>
            <w:noProof/>
            <w:webHidden/>
          </w:rPr>
          <w:fldChar w:fldCharType="begin"/>
        </w:r>
        <w:r w:rsidR="00195DE8">
          <w:rPr>
            <w:noProof/>
            <w:webHidden/>
          </w:rPr>
          <w:instrText xml:space="preserve"> PAGEREF _Toc170608089 \h </w:instrText>
        </w:r>
        <w:r w:rsidR="00195DE8">
          <w:rPr>
            <w:noProof/>
            <w:webHidden/>
          </w:rPr>
        </w:r>
        <w:r w:rsidR="00195DE8">
          <w:rPr>
            <w:noProof/>
            <w:webHidden/>
          </w:rPr>
          <w:fldChar w:fldCharType="separate"/>
        </w:r>
        <w:r w:rsidR="00195DE8">
          <w:rPr>
            <w:noProof/>
            <w:webHidden/>
          </w:rPr>
          <w:t>4</w:t>
        </w:r>
        <w:r w:rsidR="00195DE8">
          <w:rPr>
            <w:noProof/>
            <w:webHidden/>
          </w:rPr>
          <w:fldChar w:fldCharType="end"/>
        </w:r>
      </w:hyperlink>
    </w:p>
    <w:p w14:paraId="27D4A1E1" w14:textId="5437F7C2"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090" w:history="1">
        <w:r w:rsidRPr="0038766C">
          <w:rPr>
            <w:rStyle w:val="Hyperlink"/>
            <w:noProof/>
          </w:rPr>
          <w:t>2. PREGLED PODRUČJA TEME</w:t>
        </w:r>
        <w:r>
          <w:rPr>
            <w:noProof/>
            <w:webHidden/>
          </w:rPr>
          <w:tab/>
        </w:r>
        <w:r>
          <w:rPr>
            <w:noProof/>
            <w:webHidden/>
          </w:rPr>
          <w:fldChar w:fldCharType="begin"/>
        </w:r>
        <w:r>
          <w:rPr>
            <w:noProof/>
            <w:webHidden/>
          </w:rPr>
          <w:instrText xml:space="preserve"> PAGEREF _Toc170608090 \h </w:instrText>
        </w:r>
        <w:r>
          <w:rPr>
            <w:noProof/>
            <w:webHidden/>
          </w:rPr>
        </w:r>
        <w:r>
          <w:rPr>
            <w:noProof/>
            <w:webHidden/>
          </w:rPr>
          <w:fldChar w:fldCharType="separate"/>
        </w:r>
        <w:r>
          <w:rPr>
            <w:noProof/>
            <w:webHidden/>
          </w:rPr>
          <w:t>5</w:t>
        </w:r>
        <w:r>
          <w:rPr>
            <w:noProof/>
            <w:webHidden/>
          </w:rPr>
          <w:fldChar w:fldCharType="end"/>
        </w:r>
      </w:hyperlink>
    </w:p>
    <w:p w14:paraId="23530224" w14:textId="49EC4D5C"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091" w:history="1">
        <w:r w:rsidRPr="0038766C">
          <w:rPr>
            <w:rStyle w:val="Hyperlink"/>
            <w:noProof/>
          </w:rPr>
          <w:t>2.1. Data logger</w:t>
        </w:r>
        <w:r>
          <w:rPr>
            <w:noProof/>
            <w:webHidden/>
          </w:rPr>
          <w:tab/>
        </w:r>
        <w:r>
          <w:rPr>
            <w:noProof/>
            <w:webHidden/>
          </w:rPr>
          <w:fldChar w:fldCharType="begin"/>
        </w:r>
        <w:r>
          <w:rPr>
            <w:noProof/>
            <w:webHidden/>
          </w:rPr>
          <w:instrText xml:space="preserve"> PAGEREF _Toc170608091 \h </w:instrText>
        </w:r>
        <w:r>
          <w:rPr>
            <w:noProof/>
            <w:webHidden/>
          </w:rPr>
        </w:r>
        <w:r>
          <w:rPr>
            <w:noProof/>
            <w:webHidden/>
          </w:rPr>
          <w:fldChar w:fldCharType="separate"/>
        </w:r>
        <w:r>
          <w:rPr>
            <w:noProof/>
            <w:webHidden/>
          </w:rPr>
          <w:t>6</w:t>
        </w:r>
        <w:r>
          <w:rPr>
            <w:noProof/>
            <w:webHidden/>
          </w:rPr>
          <w:fldChar w:fldCharType="end"/>
        </w:r>
      </w:hyperlink>
    </w:p>
    <w:p w14:paraId="4285EAE8" w14:textId="636E2439"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092" w:history="1">
        <w:r w:rsidRPr="0038766C">
          <w:rPr>
            <w:rStyle w:val="Hyperlink"/>
            <w:noProof/>
          </w:rPr>
          <w:t>2.2. NFC sustav praćenja prisutnosti s autorizacijom lica</w:t>
        </w:r>
        <w:r>
          <w:rPr>
            <w:noProof/>
            <w:webHidden/>
          </w:rPr>
          <w:tab/>
        </w:r>
        <w:r>
          <w:rPr>
            <w:noProof/>
            <w:webHidden/>
          </w:rPr>
          <w:fldChar w:fldCharType="begin"/>
        </w:r>
        <w:r>
          <w:rPr>
            <w:noProof/>
            <w:webHidden/>
          </w:rPr>
          <w:instrText xml:space="preserve"> PAGEREF _Toc170608092 \h </w:instrText>
        </w:r>
        <w:r>
          <w:rPr>
            <w:noProof/>
            <w:webHidden/>
          </w:rPr>
        </w:r>
        <w:r>
          <w:rPr>
            <w:noProof/>
            <w:webHidden/>
          </w:rPr>
          <w:fldChar w:fldCharType="separate"/>
        </w:r>
        <w:r>
          <w:rPr>
            <w:noProof/>
            <w:webHidden/>
          </w:rPr>
          <w:t>6</w:t>
        </w:r>
        <w:r>
          <w:rPr>
            <w:noProof/>
            <w:webHidden/>
          </w:rPr>
          <w:fldChar w:fldCharType="end"/>
        </w:r>
      </w:hyperlink>
    </w:p>
    <w:p w14:paraId="2691993B" w14:textId="7D923080"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093" w:history="1">
        <w:r w:rsidRPr="0038766C">
          <w:rPr>
            <w:rStyle w:val="Hyperlink"/>
            <w:noProof/>
          </w:rPr>
          <w:t>2.3. Kontroliranje robotske ruke</w:t>
        </w:r>
        <w:r>
          <w:rPr>
            <w:noProof/>
            <w:webHidden/>
          </w:rPr>
          <w:tab/>
        </w:r>
        <w:r>
          <w:rPr>
            <w:noProof/>
            <w:webHidden/>
          </w:rPr>
          <w:fldChar w:fldCharType="begin"/>
        </w:r>
        <w:r>
          <w:rPr>
            <w:noProof/>
            <w:webHidden/>
          </w:rPr>
          <w:instrText xml:space="preserve"> PAGEREF _Toc170608093 \h </w:instrText>
        </w:r>
        <w:r>
          <w:rPr>
            <w:noProof/>
            <w:webHidden/>
          </w:rPr>
        </w:r>
        <w:r>
          <w:rPr>
            <w:noProof/>
            <w:webHidden/>
          </w:rPr>
          <w:fldChar w:fldCharType="separate"/>
        </w:r>
        <w:r>
          <w:rPr>
            <w:noProof/>
            <w:webHidden/>
          </w:rPr>
          <w:t>7</w:t>
        </w:r>
        <w:r>
          <w:rPr>
            <w:noProof/>
            <w:webHidden/>
          </w:rPr>
          <w:fldChar w:fldCharType="end"/>
        </w:r>
      </w:hyperlink>
    </w:p>
    <w:p w14:paraId="3AB022D5" w14:textId="13B22F9F"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094" w:history="1">
        <w:r w:rsidRPr="0038766C">
          <w:rPr>
            <w:rStyle w:val="Hyperlink"/>
            <w:noProof/>
          </w:rPr>
          <w:t>2.4. AI prepoznavanje registarskih tablica</w:t>
        </w:r>
        <w:r>
          <w:rPr>
            <w:noProof/>
            <w:webHidden/>
          </w:rPr>
          <w:tab/>
        </w:r>
        <w:r>
          <w:rPr>
            <w:noProof/>
            <w:webHidden/>
          </w:rPr>
          <w:fldChar w:fldCharType="begin"/>
        </w:r>
        <w:r>
          <w:rPr>
            <w:noProof/>
            <w:webHidden/>
          </w:rPr>
          <w:instrText xml:space="preserve"> PAGEREF _Toc170608094 \h </w:instrText>
        </w:r>
        <w:r>
          <w:rPr>
            <w:noProof/>
            <w:webHidden/>
          </w:rPr>
        </w:r>
        <w:r>
          <w:rPr>
            <w:noProof/>
            <w:webHidden/>
          </w:rPr>
          <w:fldChar w:fldCharType="separate"/>
        </w:r>
        <w:r>
          <w:rPr>
            <w:noProof/>
            <w:webHidden/>
          </w:rPr>
          <w:t>7</w:t>
        </w:r>
        <w:r>
          <w:rPr>
            <w:noProof/>
            <w:webHidden/>
          </w:rPr>
          <w:fldChar w:fldCharType="end"/>
        </w:r>
      </w:hyperlink>
    </w:p>
    <w:p w14:paraId="12351A47" w14:textId="22279BEC"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095" w:history="1">
        <w:r w:rsidRPr="0038766C">
          <w:rPr>
            <w:rStyle w:val="Hyperlink"/>
            <w:noProof/>
          </w:rPr>
          <w:t>2.5. Sustav kućnog AI videonadzora</w:t>
        </w:r>
        <w:r>
          <w:rPr>
            <w:noProof/>
            <w:webHidden/>
          </w:rPr>
          <w:tab/>
        </w:r>
        <w:r>
          <w:rPr>
            <w:noProof/>
            <w:webHidden/>
          </w:rPr>
          <w:fldChar w:fldCharType="begin"/>
        </w:r>
        <w:r>
          <w:rPr>
            <w:noProof/>
            <w:webHidden/>
          </w:rPr>
          <w:instrText xml:space="preserve"> PAGEREF _Toc170608095 \h </w:instrText>
        </w:r>
        <w:r>
          <w:rPr>
            <w:noProof/>
            <w:webHidden/>
          </w:rPr>
        </w:r>
        <w:r>
          <w:rPr>
            <w:noProof/>
            <w:webHidden/>
          </w:rPr>
          <w:fldChar w:fldCharType="separate"/>
        </w:r>
        <w:r>
          <w:rPr>
            <w:noProof/>
            <w:webHidden/>
          </w:rPr>
          <w:t>9</w:t>
        </w:r>
        <w:r>
          <w:rPr>
            <w:noProof/>
            <w:webHidden/>
          </w:rPr>
          <w:fldChar w:fldCharType="end"/>
        </w:r>
      </w:hyperlink>
    </w:p>
    <w:p w14:paraId="1A3DC18E" w14:textId="0C97E4F0"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096" w:history="1">
        <w:r w:rsidRPr="0038766C">
          <w:rPr>
            <w:rStyle w:val="Hyperlink"/>
            <w:noProof/>
          </w:rPr>
          <w:t>3. PREGLED SUSTAVA</w:t>
        </w:r>
        <w:r>
          <w:rPr>
            <w:noProof/>
            <w:webHidden/>
          </w:rPr>
          <w:tab/>
        </w:r>
        <w:r>
          <w:rPr>
            <w:noProof/>
            <w:webHidden/>
          </w:rPr>
          <w:fldChar w:fldCharType="begin"/>
        </w:r>
        <w:r>
          <w:rPr>
            <w:noProof/>
            <w:webHidden/>
          </w:rPr>
          <w:instrText xml:space="preserve"> PAGEREF _Toc170608096 \h </w:instrText>
        </w:r>
        <w:r>
          <w:rPr>
            <w:noProof/>
            <w:webHidden/>
          </w:rPr>
        </w:r>
        <w:r>
          <w:rPr>
            <w:noProof/>
            <w:webHidden/>
          </w:rPr>
          <w:fldChar w:fldCharType="separate"/>
        </w:r>
        <w:r>
          <w:rPr>
            <w:noProof/>
            <w:webHidden/>
          </w:rPr>
          <w:t>10</w:t>
        </w:r>
        <w:r>
          <w:rPr>
            <w:noProof/>
            <w:webHidden/>
          </w:rPr>
          <w:fldChar w:fldCharType="end"/>
        </w:r>
      </w:hyperlink>
    </w:p>
    <w:p w14:paraId="4E371B0F" w14:textId="634E4B98"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097" w:history="1">
        <w:r w:rsidRPr="0038766C">
          <w:rPr>
            <w:rStyle w:val="Hyperlink"/>
            <w:noProof/>
          </w:rPr>
          <w:t>3.1. Zahtjevi za programsko rješenje</w:t>
        </w:r>
        <w:r>
          <w:rPr>
            <w:noProof/>
            <w:webHidden/>
          </w:rPr>
          <w:tab/>
        </w:r>
        <w:r>
          <w:rPr>
            <w:noProof/>
            <w:webHidden/>
          </w:rPr>
          <w:fldChar w:fldCharType="begin"/>
        </w:r>
        <w:r>
          <w:rPr>
            <w:noProof/>
            <w:webHidden/>
          </w:rPr>
          <w:instrText xml:space="preserve"> PAGEREF _Toc170608097 \h </w:instrText>
        </w:r>
        <w:r>
          <w:rPr>
            <w:noProof/>
            <w:webHidden/>
          </w:rPr>
        </w:r>
        <w:r>
          <w:rPr>
            <w:noProof/>
            <w:webHidden/>
          </w:rPr>
          <w:fldChar w:fldCharType="separate"/>
        </w:r>
        <w:r>
          <w:rPr>
            <w:noProof/>
            <w:webHidden/>
          </w:rPr>
          <w:t>10</w:t>
        </w:r>
        <w:r>
          <w:rPr>
            <w:noProof/>
            <w:webHidden/>
          </w:rPr>
          <w:fldChar w:fldCharType="end"/>
        </w:r>
      </w:hyperlink>
    </w:p>
    <w:p w14:paraId="3315EA50" w14:textId="696ECCC7"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098" w:history="1">
        <w:r w:rsidRPr="0038766C">
          <w:rPr>
            <w:rStyle w:val="Hyperlink"/>
            <w:noProof/>
          </w:rPr>
          <w:t>3.2. Odabrane tehnologije za implementaciju</w:t>
        </w:r>
        <w:r>
          <w:rPr>
            <w:noProof/>
            <w:webHidden/>
          </w:rPr>
          <w:tab/>
        </w:r>
        <w:r>
          <w:rPr>
            <w:noProof/>
            <w:webHidden/>
          </w:rPr>
          <w:fldChar w:fldCharType="begin"/>
        </w:r>
        <w:r>
          <w:rPr>
            <w:noProof/>
            <w:webHidden/>
          </w:rPr>
          <w:instrText xml:space="preserve"> PAGEREF _Toc170608098 \h </w:instrText>
        </w:r>
        <w:r>
          <w:rPr>
            <w:noProof/>
            <w:webHidden/>
          </w:rPr>
        </w:r>
        <w:r>
          <w:rPr>
            <w:noProof/>
            <w:webHidden/>
          </w:rPr>
          <w:fldChar w:fldCharType="separate"/>
        </w:r>
        <w:r>
          <w:rPr>
            <w:noProof/>
            <w:webHidden/>
          </w:rPr>
          <w:t>11</w:t>
        </w:r>
        <w:r>
          <w:rPr>
            <w:noProof/>
            <w:webHidden/>
          </w:rPr>
          <w:fldChar w:fldCharType="end"/>
        </w:r>
      </w:hyperlink>
    </w:p>
    <w:p w14:paraId="6ACACD10" w14:textId="1A005C10"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099" w:history="1">
        <w:r w:rsidRPr="0038766C">
          <w:rPr>
            <w:rStyle w:val="Hyperlink"/>
            <w:noProof/>
          </w:rPr>
          <w:t>3.3. Raspberry Pi</w:t>
        </w:r>
        <w:r>
          <w:rPr>
            <w:noProof/>
            <w:webHidden/>
          </w:rPr>
          <w:tab/>
        </w:r>
        <w:r>
          <w:rPr>
            <w:noProof/>
            <w:webHidden/>
          </w:rPr>
          <w:fldChar w:fldCharType="begin"/>
        </w:r>
        <w:r>
          <w:rPr>
            <w:noProof/>
            <w:webHidden/>
          </w:rPr>
          <w:instrText xml:space="preserve"> PAGEREF _Toc170608099 \h </w:instrText>
        </w:r>
        <w:r>
          <w:rPr>
            <w:noProof/>
            <w:webHidden/>
          </w:rPr>
        </w:r>
        <w:r>
          <w:rPr>
            <w:noProof/>
            <w:webHidden/>
          </w:rPr>
          <w:fldChar w:fldCharType="separate"/>
        </w:r>
        <w:r>
          <w:rPr>
            <w:noProof/>
            <w:webHidden/>
          </w:rPr>
          <w:t>12</w:t>
        </w:r>
        <w:r>
          <w:rPr>
            <w:noProof/>
            <w:webHidden/>
          </w:rPr>
          <w:fldChar w:fldCharType="end"/>
        </w:r>
      </w:hyperlink>
    </w:p>
    <w:p w14:paraId="0129BC07" w14:textId="0B11AD46" w:rsidR="00195DE8" w:rsidRDefault="00195DE8">
      <w:pPr>
        <w:pStyle w:val="TOC3"/>
        <w:rPr>
          <w:rFonts w:asciiTheme="minorHAnsi" w:eastAsiaTheme="minorEastAsia" w:hAnsiTheme="minorHAnsi" w:cstheme="minorBidi"/>
          <w:noProof/>
          <w:color w:val="auto"/>
          <w:kern w:val="2"/>
          <w:sz w:val="24"/>
          <w:szCs w:val="24"/>
          <w:lang w:val="en-HR" w:eastAsia="en-GB"/>
          <w14:ligatures w14:val="standardContextual"/>
        </w:rPr>
      </w:pPr>
      <w:hyperlink w:anchor="_Toc170608100" w:history="1">
        <w:r w:rsidRPr="0038766C">
          <w:rPr>
            <w:rStyle w:val="Hyperlink"/>
            <w:noProof/>
          </w:rPr>
          <w:t>3.3.1. Raspberry Pi OS</w:t>
        </w:r>
        <w:r>
          <w:rPr>
            <w:noProof/>
            <w:webHidden/>
          </w:rPr>
          <w:tab/>
        </w:r>
        <w:r>
          <w:rPr>
            <w:noProof/>
            <w:webHidden/>
          </w:rPr>
          <w:fldChar w:fldCharType="begin"/>
        </w:r>
        <w:r>
          <w:rPr>
            <w:noProof/>
            <w:webHidden/>
          </w:rPr>
          <w:instrText xml:space="preserve"> PAGEREF _Toc170608100 \h </w:instrText>
        </w:r>
        <w:r>
          <w:rPr>
            <w:noProof/>
            <w:webHidden/>
          </w:rPr>
        </w:r>
        <w:r>
          <w:rPr>
            <w:noProof/>
            <w:webHidden/>
          </w:rPr>
          <w:fldChar w:fldCharType="separate"/>
        </w:r>
        <w:r>
          <w:rPr>
            <w:noProof/>
            <w:webHidden/>
          </w:rPr>
          <w:t>14</w:t>
        </w:r>
        <w:r>
          <w:rPr>
            <w:noProof/>
            <w:webHidden/>
          </w:rPr>
          <w:fldChar w:fldCharType="end"/>
        </w:r>
      </w:hyperlink>
    </w:p>
    <w:p w14:paraId="391F0A85" w14:textId="12097B78"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101" w:history="1">
        <w:r w:rsidRPr="0038766C">
          <w:rPr>
            <w:rStyle w:val="Hyperlink"/>
            <w:noProof/>
          </w:rPr>
          <w:t>3.4. MySQL</w:t>
        </w:r>
        <w:r>
          <w:rPr>
            <w:noProof/>
            <w:webHidden/>
          </w:rPr>
          <w:tab/>
        </w:r>
        <w:r>
          <w:rPr>
            <w:noProof/>
            <w:webHidden/>
          </w:rPr>
          <w:fldChar w:fldCharType="begin"/>
        </w:r>
        <w:r>
          <w:rPr>
            <w:noProof/>
            <w:webHidden/>
          </w:rPr>
          <w:instrText xml:space="preserve"> PAGEREF _Toc170608101 \h </w:instrText>
        </w:r>
        <w:r>
          <w:rPr>
            <w:noProof/>
            <w:webHidden/>
          </w:rPr>
        </w:r>
        <w:r>
          <w:rPr>
            <w:noProof/>
            <w:webHidden/>
          </w:rPr>
          <w:fldChar w:fldCharType="separate"/>
        </w:r>
        <w:r>
          <w:rPr>
            <w:noProof/>
            <w:webHidden/>
          </w:rPr>
          <w:t>15</w:t>
        </w:r>
        <w:r>
          <w:rPr>
            <w:noProof/>
            <w:webHidden/>
          </w:rPr>
          <w:fldChar w:fldCharType="end"/>
        </w:r>
      </w:hyperlink>
    </w:p>
    <w:p w14:paraId="76E37013" w14:textId="368EBB26"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102" w:history="1">
        <w:r w:rsidRPr="0038766C">
          <w:rPr>
            <w:rStyle w:val="Hyperlink"/>
            <w:noProof/>
          </w:rPr>
          <w:t>3.5. phpMyAdmin</w:t>
        </w:r>
        <w:r>
          <w:rPr>
            <w:noProof/>
            <w:webHidden/>
          </w:rPr>
          <w:tab/>
        </w:r>
        <w:r>
          <w:rPr>
            <w:noProof/>
            <w:webHidden/>
          </w:rPr>
          <w:fldChar w:fldCharType="begin"/>
        </w:r>
        <w:r>
          <w:rPr>
            <w:noProof/>
            <w:webHidden/>
          </w:rPr>
          <w:instrText xml:space="preserve"> PAGEREF _Toc170608102 \h </w:instrText>
        </w:r>
        <w:r>
          <w:rPr>
            <w:noProof/>
            <w:webHidden/>
          </w:rPr>
        </w:r>
        <w:r>
          <w:rPr>
            <w:noProof/>
            <w:webHidden/>
          </w:rPr>
          <w:fldChar w:fldCharType="separate"/>
        </w:r>
        <w:r>
          <w:rPr>
            <w:noProof/>
            <w:webHidden/>
          </w:rPr>
          <w:t>15</w:t>
        </w:r>
        <w:r>
          <w:rPr>
            <w:noProof/>
            <w:webHidden/>
          </w:rPr>
          <w:fldChar w:fldCharType="end"/>
        </w:r>
      </w:hyperlink>
    </w:p>
    <w:p w14:paraId="0E4F7374" w14:textId="3E38B514"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103" w:history="1">
        <w:r w:rsidRPr="0038766C">
          <w:rPr>
            <w:rStyle w:val="Hyperlink"/>
            <w:noProof/>
          </w:rPr>
          <w:t>3.6. Apache</w:t>
        </w:r>
        <w:r>
          <w:rPr>
            <w:noProof/>
            <w:webHidden/>
          </w:rPr>
          <w:tab/>
        </w:r>
        <w:r>
          <w:rPr>
            <w:noProof/>
            <w:webHidden/>
          </w:rPr>
          <w:fldChar w:fldCharType="begin"/>
        </w:r>
        <w:r>
          <w:rPr>
            <w:noProof/>
            <w:webHidden/>
          </w:rPr>
          <w:instrText xml:space="preserve"> PAGEREF _Toc170608103 \h </w:instrText>
        </w:r>
        <w:r>
          <w:rPr>
            <w:noProof/>
            <w:webHidden/>
          </w:rPr>
        </w:r>
        <w:r>
          <w:rPr>
            <w:noProof/>
            <w:webHidden/>
          </w:rPr>
          <w:fldChar w:fldCharType="separate"/>
        </w:r>
        <w:r>
          <w:rPr>
            <w:noProof/>
            <w:webHidden/>
          </w:rPr>
          <w:t>16</w:t>
        </w:r>
        <w:r>
          <w:rPr>
            <w:noProof/>
            <w:webHidden/>
          </w:rPr>
          <w:fldChar w:fldCharType="end"/>
        </w:r>
      </w:hyperlink>
    </w:p>
    <w:p w14:paraId="190CE7DC" w14:textId="706ACA32"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104" w:history="1">
        <w:r w:rsidRPr="0038766C">
          <w:rPr>
            <w:rStyle w:val="Hyperlink"/>
            <w:noProof/>
          </w:rPr>
          <w:t>3.7. PHP</w:t>
        </w:r>
        <w:r>
          <w:rPr>
            <w:noProof/>
            <w:webHidden/>
          </w:rPr>
          <w:tab/>
        </w:r>
        <w:r>
          <w:rPr>
            <w:noProof/>
            <w:webHidden/>
          </w:rPr>
          <w:fldChar w:fldCharType="begin"/>
        </w:r>
        <w:r>
          <w:rPr>
            <w:noProof/>
            <w:webHidden/>
          </w:rPr>
          <w:instrText xml:space="preserve"> PAGEREF _Toc170608104 \h </w:instrText>
        </w:r>
        <w:r>
          <w:rPr>
            <w:noProof/>
            <w:webHidden/>
          </w:rPr>
        </w:r>
        <w:r>
          <w:rPr>
            <w:noProof/>
            <w:webHidden/>
          </w:rPr>
          <w:fldChar w:fldCharType="separate"/>
        </w:r>
        <w:r>
          <w:rPr>
            <w:noProof/>
            <w:webHidden/>
          </w:rPr>
          <w:t>17</w:t>
        </w:r>
        <w:r>
          <w:rPr>
            <w:noProof/>
            <w:webHidden/>
          </w:rPr>
          <w:fldChar w:fldCharType="end"/>
        </w:r>
      </w:hyperlink>
    </w:p>
    <w:p w14:paraId="1F2797AC" w14:textId="6C9D8B40"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105" w:history="1">
        <w:r w:rsidRPr="0038766C">
          <w:rPr>
            <w:rStyle w:val="Hyperlink"/>
            <w:noProof/>
          </w:rPr>
          <w:t>3.8. HTML</w:t>
        </w:r>
        <w:r>
          <w:rPr>
            <w:noProof/>
            <w:webHidden/>
          </w:rPr>
          <w:tab/>
        </w:r>
        <w:r>
          <w:rPr>
            <w:noProof/>
            <w:webHidden/>
          </w:rPr>
          <w:fldChar w:fldCharType="begin"/>
        </w:r>
        <w:r>
          <w:rPr>
            <w:noProof/>
            <w:webHidden/>
          </w:rPr>
          <w:instrText xml:space="preserve"> PAGEREF _Toc170608105 \h </w:instrText>
        </w:r>
        <w:r>
          <w:rPr>
            <w:noProof/>
            <w:webHidden/>
          </w:rPr>
        </w:r>
        <w:r>
          <w:rPr>
            <w:noProof/>
            <w:webHidden/>
          </w:rPr>
          <w:fldChar w:fldCharType="separate"/>
        </w:r>
        <w:r>
          <w:rPr>
            <w:noProof/>
            <w:webHidden/>
          </w:rPr>
          <w:t>18</w:t>
        </w:r>
        <w:r>
          <w:rPr>
            <w:noProof/>
            <w:webHidden/>
          </w:rPr>
          <w:fldChar w:fldCharType="end"/>
        </w:r>
      </w:hyperlink>
    </w:p>
    <w:p w14:paraId="4CF27687" w14:textId="68A685BB"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106" w:history="1">
        <w:r w:rsidRPr="0038766C">
          <w:rPr>
            <w:rStyle w:val="Hyperlink"/>
            <w:noProof/>
          </w:rPr>
          <w:t>3.9. CSS</w:t>
        </w:r>
        <w:r>
          <w:rPr>
            <w:noProof/>
            <w:webHidden/>
          </w:rPr>
          <w:tab/>
        </w:r>
        <w:r>
          <w:rPr>
            <w:noProof/>
            <w:webHidden/>
          </w:rPr>
          <w:fldChar w:fldCharType="begin"/>
        </w:r>
        <w:r>
          <w:rPr>
            <w:noProof/>
            <w:webHidden/>
          </w:rPr>
          <w:instrText xml:space="preserve"> PAGEREF _Toc170608106 \h </w:instrText>
        </w:r>
        <w:r>
          <w:rPr>
            <w:noProof/>
            <w:webHidden/>
          </w:rPr>
        </w:r>
        <w:r>
          <w:rPr>
            <w:noProof/>
            <w:webHidden/>
          </w:rPr>
          <w:fldChar w:fldCharType="separate"/>
        </w:r>
        <w:r>
          <w:rPr>
            <w:noProof/>
            <w:webHidden/>
          </w:rPr>
          <w:t>18</w:t>
        </w:r>
        <w:r>
          <w:rPr>
            <w:noProof/>
            <w:webHidden/>
          </w:rPr>
          <w:fldChar w:fldCharType="end"/>
        </w:r>
      </w:hyperlink>
    </w:p>
    <w:p w14:paraId="0CB9F91B" w14:textId="23821C5D"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107" w:history="1">
        <w:r w:rsidRPr="0038766C">
          <w:rPr>
            <w:rStyle w:val="Hyperlink"/>
            <w:noProof/>
          </w:rPr>
          <w:t>3.10. JavaScript</w:t>
        </w:r>
        <w:r>
          <w:rPr>
            <w:noProof/>
            <w:webHidden/>
          </w:rPr>
          <w:tab/>
        </w:r>
        <w:r>
          <w:rPr>
            <w:noProof/>
            <w:webHidden/>
          </w:rPr>
          <w:fldChar w:fldCharType="begin"/>
        </w:r>
        <w:r>
          <w:rPr>
            <w:noProof/>
            <w:webHidden/>
          </w:rPr>
          <w:instrText xml:space="preserve"> PAGEREF _Toc170608107 \h </w:instrText>
        </w:r>
        <w:r>
          <w:rPr>
            <w:noProof/>
            <w:webHidden/>
          </w:rPr>
        </w:r>
        <w:r>
          <w:rPr>
            <w:noProof/>
            <w:webHidden/>
          </w:rPr>
          <w:fldChar w:fldCharType="separate"/>
        </w:r>
        <w:r>
          <w:rPr>
            <w:noProof/>
            <w:webHidden/>
          </w:rPr>
          <w:t>18</w:t>
        </w:r>
        <w:r>
          <w:rPr>
            <w:noProof/>
            <w:webHidden/>
          </w:rPr>
          <w:fldChar w:fldCharType="end"/>
        </w:r>
      </w:hyperlink>
    </w:p>
    <w:p w14:paraId="55962F0A" w14:textId="0DDB8088" w:rsidR="00195DE8" w:rsidRDefault="00195DE8">
      <w:pPr>
        <w:pStyle w:val="TOC2"/>
        <w:tabs>
          <w:tab w:val="right" w:leader="dot" w:pos="9344"/>
        </w:tabs>
        <w:rPr>
          <w:rFonts w:asciiTheme="minorHAnsi" w:eastAsiaTheme="minorEastAsia" w:hAnsiTheme="minorHAnsi" w:cstheme="minorBidi"/>
          <w:b w:val="0"/>
          <w:bCs w:val="0"/>
          <w:noProof/>
          <w:color w:val="auto"/>
          <w:kern w:val="2"/>
          <w:sz w:val="24"/>
          <w:szCs w:val="24"/>
          <w:lang w:val="en-HR" w:eastAsia="en-GB"/>
          <w14:ligatures w14:val="standardContextual"/>
        </w:rPr>
      </w:pPr>
      <w:hyperlink w:anchor="_Toc170608108" w:history="1">
        <w:r w:rsidRPr="0038766C">
          <w:rPr>
            <w:rStyle w:val="Hyperlink"/>
            <w:noProof/>
          </w:rPr>
          <w:t>3.11. Winbox</w:t>
        </w:r>
        <w:r>
          <w:rPr>
            <w:noProof/>
            <w:webHidden/>
          </w:rPr>
          <w:tab/>
        </w:r>
        <w:r>
          <w:rPr>
            <w:noProof/>
            <w:webHidden/>
          </w:rPr>
          <w:fldChar w:fldCharType="begin"/>
        </w:r>
        <w:r>
          <w:rPr>
            <w:noProof/>
            <w:webHidden/>
          </w:rPr>
          <w:instrText xml:space="preserve"> PAGEREF _Toc170608108 \h </w:instrText>
        </w:r>
        <w:r>
          <w:rPr>
            <w:noProof/>
            <w:webHidden/>
          </w:rPr>
        </w:r>
        <w:r>
          <w:rPr>
            <w:noProof/>
            <w:webHidden/>
          </w:rPr>
          <w:fldChar w:fldCharType="separate"/>
        </w:r>
        <w:r>
          <w:rPr>
            <w:noProof/>
            <w:webHidden/>
          </w:rPr>
          <w:t>18</w:t>
        </w:r>
        <w:r>
          <w:rPr>
            <w:noProof/>
            <w:webHidden/>
          </w:rPr>
          <w:fldChar w:fldCharType="end"/>
        </w:r>
      </w:hyperlink>
    </w:p>
    <w:p w14:paraId="7D976F3E" w14:textId="040ED470"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109" w:history="1">
        <w:r w:rsidRPr="0038766C">
          <w:rPr>
            <w:rStyle w:val="Hyperlink"/>
            <w:noProof/>
          </w:rPr>
          <w:t>4. IMPLEMENTACIJA</w:t>
        </w:r>
        <w:r>
          <w:rPr>
            <w:noProof/>
            <w:webHidden/>
          </w:rPr>
          <w:tab/>
        </w:r>
        <w:r>
          <w:rPr>
            <w:noProof/>
            <w:webHidden/>
          </w:rPr>
          <w:fldChar w:fldCharType="begin"/>
        </w:r>
        <w:r>
          <w:rPr>
            <w:noProof/>
            <w:webHidden/>
          </w:rPr>
          <w:instrText xml:space="preserve"> PAGEREF _Toc170608109 \h </w:instrText>
        </w:r>
        <w:r>
          <w:rPr>
            <w:noProof/>
            <w:webHidden/>
          </w:rPr>
        </w:r>
        <w:r>
          <w:rPr>
            <w:noProof/>
            <w:webHidden/>
          </w:rPr>
          <w:fldChar w:fldCharType="separate"/>
        </w:r>
        <w:r>
          <w:rPr>
            <w:noProof/>
            <w:webHidden/>
          </w:rPr>
          <w:t>20</w:t>
        </w:r>
        <w:r>
          <w:rPr>
            <w:noProof/>
            <w:webHidden/>
          </w:rPr>
          <w:fldChar w:fldCharType="end"/>
        </w:r>
      </w:hyperlink>
    </w:p>
    <w:p w14:paraId="35938AD8" w14:textId="7718F359"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110" w:history="1">
        <w:r w:rsidRPr="0038766C">
          <w:rPr>
            <w:rStyle w:val="Hyperlink"/>
            <w:noProof/>
          </w:rPr>
          <w:t>5. TESTIRANJE SUSTAVA</w:t>
        </w:r>
        <w:r>
          <w:rPr>
            <w:noProof/>
            <w:webHidden/>
          </w:rPr>
          <w:tab/>
        </w:r>
        <w:r>
          <w:rPr>
            <w:noProof/>
            <w:webHidden/>
          </w:rPr>
          <w:fldChar w:fldCharType="begin"/>
        </w:r>
        <w:r>
          <w:rPr>
            <w:noProof/>
            <w:webHidden/>
          </w:rPr>
          <w:instrText xml:space="preserve"> PAGEREF _Toc170608110 \h </w:instrText>
        </w:r>
        <w:r>
          <w:rPr>
            <w:noProof/>
            <w:webHidden/>
          </w:rPr>
        </w:r>
        <w:r>
          <w:rPr>
            <w:noProof/>
            <w:webHidden/>
          </w:rPr>
          <w:fldChar w:fldCharType="separate"/>
        </w:r>
        <w:r>
          <w:rPr>
            <w:noProof/>
            <w:webHidden/>
          </w:rPr>
          <w:t>20</w:t>
        </w:r>
        <w:r>
          <w:rPr>
            <w:noProof/>
            <w:webHidden/>
          </w:rPr>
          <w:fldChar w:fldCharType="end"/>
        </w:r>
      </w:hyperlink>
    </w:p>
    <w:p w14:paraId="78425AE7" w14:textId="364D16E2"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111" w:history="1">
        <w:r w:rsidRPr="0038766C">
          <w:rPr>
            <w:rStyle w:val="Hyperlink"/>
            <w:noProof/>
          </w:rPr>
          <w:t>6. ZAKLJUČAK</w:t>
        </w:r>
        <w:r>
          <w:rPr>
            <w:noProof/>
            <w:webHidden/>
          </w:rPr>
          <w:tab/>
        </w:r>
        <w:r>
          <w:rPr>
            <w:noProof/>
            <w:webHidden/>
          </w:rPr>
          <w:fldChar w:fldCharType="begin"/>
        </w:r>
        <w:r>
          <w:rPr>
            <w:noProof/>
            <w:webHidden/>
          </w:rPr>
          <w:instrText xml:space="preserve"> PAGEREF _Toc170608111 \h </w:instrText>
        </w:r>
        <w:r>
          <w:rPr>
            <w:noProof/>
            <w:webHidden/>
          </w:rPr>
        </w:r>
        <w:r>
          <w:rPr>
            <w:noProof/>
            <w:webHidden/>
          </w:rPr>
          <w:fldChar w:fldCharType="separate"/>
        </w:r>
        <w:r>
          <w:rPr>
            <w:noProof/>
            <w:webHidden/>
          </w:rPr>
          <w:t>20</w:t>
        </w:r>
        <w:r>
          <w:rPr>
            <w:noProof/>
            <w:webHidden/>
          </w:rPr>
          <w:fldChar w:fldCharType="end"/>
        </w:r>
      </w:hyperlink>
    </w:p>
    <w:p w14:paraId="24A65957" w14:textId="7674154E"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112" w:history="1">
        <w:r w:rsidRPr="0038766C">
          <w:rPr>
            <w:rStyle w:val="Hyperlink"/>
            <w:noProof/>
          </w:rPr>
          <w:t>LITERATURA</w:t>
        </w:r>
        <w:r>
          <w:rPr>
            <w:noProof/>
            <w:webHidden/>
          </w:rPr>
          <w:tab/>
        </w:r>
        <w:r>
          <w:rPr>
            <w:noProof/>
            <w:webHidden/>
          </w:rPr>
          <w:fldChar w:fldCharType="begin"/>
        </w:r>
        <w:r>
          <w:rPr>
            <w:noProof/>
            <w:webHidden/>
          </w:rPr>
          <w:instrText xml:space="preserve"> PAGEREF _Toc170608112 \h </w:instrText>
        </w:r>
        <w:r>
          <w:rPr>
            <w:noProof/>
            <w:webHidden/>
          </w:rPr>
        </w:r>
        <w:r>
          <w:rPr>
            <w:noProof/>
            <w:webHidden/>
          </w:rPr>
          <w:fldChar w:fldCharType="separate"/>
        </w:r>
        <w:r>
          <w:rPr>
            <w:noProof/>
            <w:webHidden/>
          </w:rPr>
          <w:t>21</w:t>
        </w:r>
        <w:r>
          <w:rPr>
            <w:noProof/>
            <w:webHidden/>
          </w:rPr>
          <w:fldChar w:fldCharType="end"/>
        </w:r>
      </w:hyperlink>
    </w:p>
    <w:p w14:paraId="1CBE1707" w14:textId="0D67AD46"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113" w:history="1">
        <w:r w:rsidRPr="0038766C">
          <w:rPr>
            <w:rStyle w:val="Hyperlink"/>
            <w:noProof/>
          </w:rPr>
          <w:t>SAŽETAK</w:t>
        </w:r>
        <w:r>
          <w:rPr>
            <w:noProof/>
            <w:webHidden/>
          </w:rPr>
          <w:tab/>
        </w:r>
        <w:r>
          <w:rPr>
            <w:noProof/>
            <w:webHidden/>
          </w:rPr>
          <w:fldChar w:fldCharType="begin"/>
        </w:r>
        <w:r>
          <w:rPr>
            <w:noProof/>
            <w:webHidden/>
          </w:rPr>
          <w:instrText xml:space="preserve"> PAGEREF _Toc170608113 \h </w:instrText>
        </w:r>
        <w:r>
          <w:rPr>
            <w:noProof/>
            <w:webHidden/>
          </w:rPr>
        </w:r>
        <w:r>
          <w:rPr>
            <w:noProof/>
            <w:webHidden/>
          </w:rPr>
          <w:fldChar w:fldCharType="separate"/>
        </w:r>
        <w:r>
          <w:rPr>
            <w:noProof/>
            <w:webHidden/>
          </w:rPr>
          <w:t>23</w:t>
        </w:r>
        <w:r>
          <w:rPr>
            <w:noProof/>
            <w:webHidden/>
          </w:rPr>
          <w:fldChar w:fldCharType="end"/>
        </w:r>
      </w:hyperlink>
    </w:p>
    <w:p w14:paraId="438638C4" w14:textId="57B66436"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114" w:history="1">
        <w:r w:rsidRPr="0038766C">
          <w:rPr>
            <w:rStyle w:val="Hyperlink"/>
            <w:noProof/>
          </w:rPr>
          <w:t>ABSTRACT</w:t>
        </w:r>
        <w:r>
          <w:rPr>
            <w:noProof/>
            <w:webHidden/>
          </w:rPr>
          <w:tab/>
        </w:r>
        <w:r>
          <w:rPr>
            <w:noProof/>
            <w:webHidden/>
          </w:rPr>
          <w:fldChar w:fldCharType="begin"/>
        </w:r>
        <w:r>
          <w:rPr>
            <w:noProof/>
            <w:webHidden/>
          </w:rPr>
          <w:instrText xml:space="preserve"> PAGEREF _Toc170608114 \h </w:instrText>
        </w:r>
        <w:r>
          <w:rPr>
            <w:noProof/>
            <w:webHidden/>
          </w:rPr>
        </w:r>
        <w:r>
          <w:rPr>
            <w:noProof/>
            <w:webHidden/>
          </w:rPr>
          <w:fldChar w:fldCharType="separate"/>
        </w:r>
        <w:r>
          <w:rPr>
            <w:noProof/>
            <w:webHidden/>
          </w:rPr>
          <w:t>24</w:t>
        </w:r>
        <w:r>
          <w:rPr>
            <w:noProof/>
            <w:webHidden/>
          </w:rPr>
          <w:fldChar w:fldCharType="end"/>
        </w:r>
      </w:hyperlink>
    </w:p>
    <w:p w14:paraId="0F3C8D26" w14:textId="30FFD2A2" w:rsidR="00195DE8" w:rsidRDefault="00195DE8">
      <w:pPr>
        <w:pStyle w:val="TOC1"/>
        <w:tabs>
          <w:tab w:val="right" w:leader="dot" w:pos="9344"/>
        </w:tabs>
        <w:rPr>
          <w:rFonts w:asciiTheme="minorHAnsi" w:eastAsiaTheme="minorEastAsia" w:hAnsiTheme="minorHAnsi" w:cstheme="minorBidi"/>
          <w:b w:val="0"/>
          <w:bCs w:val="0"/>
          <w:iCs w:val="0"/>
          <w:noProof/>
          <w:color w:val="auto"/>
          <w:kern w:val="2"/>
          <w:lang w:val="en-HR" w:eastAsia="en-GB"/>
          <w14:ligatures w14:val="standardContextual"/>
        </w:rPr>
      </w:pPr>
      <w:hyperlink w:anchor="_Toc170608115" w:history="1">
        <w:r w:rsidRPr="0038766C">
          <w:rPr>
            <w:rStyle w:val="Hyperlink"/>
            <w:noProof/>
          </w:rPr>
          <w:t>ŽIVOTOPIS</w:t>
        </w:r>
        <w:r>
          <w:rPr>
            <w:noProof/>
            <w:webHidden/>
          </w:rPr>
          <w:tab/>
        </w:r>
        <w:r>
          <w:rPr>
            <w:noProof/>
            <w:webHidden/>
          </w:rPr>
          <w:fldChar w:fldCharType="begin"/>
        </w:r>
        <w:r>
          <w:rPr>
            <w:noProof/>
            <w:webHidden/>
          </w:rPr>
          <w:instrText xml:space="preserve"> PAGEREF _Toc170608115 \h </w:instrText>
        </w:r>
        <w:r>
          <w:rPr>
            <w:noProof/>
            <w:webHidden/>
          </w:rPr>
        </w:r>
        <w:r>
          <w:rPr>
            <w:noProof/>
            <w:webHidden/>
          </w:rPr>
          <w:fldChar w:fldCharType="separate"/>
        </w:r>
        <w:r>
          <w:rPr>
            <w:noProof/>
            <w:webHidden/>
          </w:rPr>
          <w:t>25</w:t>
        </w:r>
        <w:r>
          <w:rPr>
            <w:noProof/>
            <w:webHidden/>
          </w:rPr>
          <w:fldChar w:fldCharType="end"/>
        </w:r>
      </w:hyperlink>
    </w:p>
    <w:p w14:paraId="6B6C4EE2" w14:textId="20FFAB65" w:rsidR="00431A85" w:rsidRPr="00E85991" w:rsidRDefault="00373C3B" w:rsidP="00891204">
      <w:pPr>
        <w:rPr>
          <w:rFonts w:asciiTheme="minorHAnsi" w:hAnsiTheme="minorHAnsi" w:cstheme="minorHAnsi"/>
          <w:b/>
          <w:bCs/>
          <w:i/>
          <w:iCs/>
          <w:color w:val="000000" w:themeColor="text1"/>
          <w:szCs w:val="24"/>
        </w:rPr>
      </w:pPr>
      <w:r>
        <w:rPr>
          <w:rFonts w:asciiTheme="minorHAnsi" w:hAnsiTheme="minorHAnsi" w:cstheme="minorHAnsi"/>
          <w:b/>
          <w:bCs/>
          <w:i/>
          <w:iCs/>
          <w:color w:val="000000" w:themeColor="text1"/>
          <w:szCs w:val="24"/>
        </w:rPr>
        <w:fldChar w:fldCharType="end"/>
      </w:r>
      <w:r w:rsidR="00E85991">
        <w:rPr>
          <w:rFonts w:asciiTheme="minorHAnsi" w:hAnsiTheme="minorHAnsi" w:cstheme="minorHAnsi"/>
          <w:b/>
          <w:bCs/>
          <w:i/>
          <w:iCs/>
          <w:color w:val="000000" w:themeColor="text1"/>
          <w:szCs w:val="24"/>
        </w:rPr>
        <w:br w:type="page"/>
      </w:r>
    </w:p>
    <w:p w14:paraId="4CB2AAE0" w14:textId="655E492A" w:rsidR="009D53E2" w:rsidRDefault="00431A85" w:rsidP="00CE4BDD">
      <w:pPr>
        <w:pStyle w:val="Heading1"/>
      </w:pPr>
      <w:bookmarkStart w:id="0" w:name="_Toc170608089"/>
      <w:r w:rsidRPr="00CE4BDD">
        <w:lastRenderedPageBreak/>
        <w:t>UVOD</w:t>
      </w:r>
      <w:bookmarkEnd w:id="0"/>
      <w:r w:rsidRPr="00CE4BDD">
        <w:t xml:space="preserve"> </w:t>
      </w:r>
    </w:p>
    <w:p w14:paraId="4E6AC28B" w14:textId="448DF7FC" w:rsidR="00E85991" w:rsidRDefault="00E85991" w:rsidP="00E85991">
      <w:r>
        <w:t xml:space="preserve">U ovom završnom radu istraživati će se upotreba </w:t>
      </w:r>
      <w:r w:rsidR="009E3522">
        <w:t>single board</w:t>
      </w:r>
      <w:r w:rsidR="000A0498">
        <w:t xml:space="preserve"> </w:t>
      </w:r>
      <w:r>
        <w:t xml:space="preserve">računala Raspberry Pi-a kao poslužitelja za MySQL bazu podataka za koju te također biti omogućeno upravljanje putem phpMyAdmin web aplikacije i web stranicu čija je struktura i funkcionalnost u potpunosti izgrađena pomoću PHP </w:t>
      </w:r>
      <w:r w:rsidR="007B4694">
        <w:t>skriptnog</w:t>
      </w:r>
      <w:r>
        <w:t xml:space="preserve"> jezika i HTML jezika za označavanje, vizualni aspekt pomoću jezika za opisivanje stila CSS, te programskog jezika JavaScript za skripte na strani klijenta za dodavanje dodatne dinamičnosti. </w:t>
      </w:r>
    </w:p>
    <w:p w14:paraId="66863550" w14:textId="344681AC" w:rsidR="000A0498" w:rsidRDefault="00584E51" w:rsidP="00E85991">
      <w:r>
        <w:t xml:space="preserve">Definirati će se pojam single board </w:t>
      </w:r>
      <w:r w:rsidR="00F24BE8">
        <w:t>računala te</w:t>
      </w:r>
      <w:r>
        <w:t xml:space="preserve"> n</w:t>
      </w:r>
      <w:r w:rsidR="000A0498">
        <w:t xml:space="preserve">avesti i obrazložiti </w:t>
      </w:r>
      <w:r>
        <w:t xml:space="preserve">važni </w:t>
      </w:r>
      <w:r w:rsidR="000A0498">
        <w:t xml:space="preserve">razlozi zašto je za ovakve i slične projekte bolje i pametnije izabrati single board računala </w:t>
      </w:r>
      <w:r>
        <w:t>za razliku od klasičnih stolnih računala</w:t>
      </w:r>
      <w:r w:rsidR="00F24BE8">
        <w:t>.</w:t>
      </w:r>
    </w:p>
    <w:p w14:paraId="70B6367E" w14:textId="77777777" w:rsidR="00E85991" w:rsidRDefault="00E85991" w:rsidP="00E85991">
      <w:r>
        <w:t>U radu se daje uvod u Raspberry Pi, njegovu potrebnu hardversku i softversku podršku, te njegove prednosti, nedostatke i isplativost u konkretnim primjenama iz stvarnog života. Također će se dati pregled svih programskim i grafičkih alata korištenih za izradu i upravljanje web stranicom, te ujedno dati smjernice i upute kako postaviti Raspberry Pi da radi kao poslužitelj.</w:t>
      </w:r>
    </w:p>
    <w:p w14:paraId="19558479" w14:textId="066A427E" w:rsidR="00E85991" w:rsidRDefault="00E85991" w:rsidP="00E85991">
      <w:r>
        <w:t xml:space="preserve">Cilj ovog rada je testirati i provesti eksperiment pruža li Raspberry Pi </w:t>
      </w:r>
      <w:r w:rsidR="009E3522">
        <w:t xml:space="preserve">single board </w:t>
      </w:r>
      <w:r>
        <w:t>računalo dovoljno snage, pouzdanosti i fleksibilnosti pri radu kao poslužitelj za potrebe manjih poduzeća, poljoprivrednih gospodarstava, te edukacijske ili privatne svrhe.</w:t>
      </w:r>
    </w:p>
    <w:p w14:paraId="3EC5AB46" w14:textId="1A747E45" w:rsidR="00E85991" w:rsidRPr="00E85991" w:rsidRDefault="00E85991" w:rsidP="00E85991">
      <w:pPr>
        <w:spacing w:line="259" w:lineRule="auto"/>
        <w:jc w:val="left"/>
      </w:pPr>
      <w:r>
        <w:br w:type="page"/>
      </w:r>
    </w:p>
    <w:p w14:paraId="30247C15" w14:textId="4BB71C49" w:rsidR="00CD204B" w:rsidRDefault="00E85991" w:rsidP="00CE4BDD">
      <w:pPr>
        <w:pStyle w:val="Heading1"/>
      </w:pPr>
      <w:bookmarkStart w:id="1" w:name="_Toc170608090"/>
      <w:r>
        <w:lastRenderedPageBreak/>
        <w:t>PREGLED PODRUČJA TEME</w:t>
      </w:r>
      <w:bookmarkEnd w:id="1"/>
    </w:p>
    <w:p w14:paraId="4B6D4C12" w14:textId="77777777" w:rsidR="00E85991" w:rsidRDefault="00E85991" w:rsidP="00E85991">
      <w:r>
        <w:t xml:space="preserve">Prilikom izrade praktičnog dijela rada bilo je važno pronaći pravu inspiraciju i detaljno potražiti postoji li primjena u stvarnom svijetu za takvim nečim. Ovaj korak je bio važan iz nekoliko razloga. Prvi razlog je taj što sustav mora biti održiv i mora postojati podrška za njega, sam projekt ne bi imao smisla ako ne postoji potražnja i zajednica korisnika i </w:t>
      </w:r>
      <w:proofErr w:type="spellStart"/>
      <w:r>
        <w:t>razvijatelja</w:t>
      </w:r>
      <w:proofErr w:type="spellEnd"/>
      <w:r>
        <w:t xml:space="preserve"> koji pružaju podršku i dijele softverska rješenja, dokumentaciju i potrebne resurse za različite primjene. </w:t>
      </w:r>
    </w:p>
    <w:p w14:paraId="3B0C30D8" w14:textId="2577778F" w:rsidR="00E85991" w:rsidRDefault="00E85991" w:rsidP="00E85991">
      <w:r>
        <w:t xml:space="preserve">Jedan od načina za privlačenje korisnika, ali i </w:t>
      </w:r>
      <w:proofErr w:type="spellStart"/>
      <w:r>
        <w:t>razvijatelja</w:t>
      </w:r>
      <w:proofErr w:type="spellEnd"/>
      <w:r>
        <w:t xml:space="preserve"> jest upravo open source operativni sustav Raspberry Pi OS (nekada prije poznat kao Raspbian) koji je zasnovan na Debian-u (distribucija Linuxa sačinjena od open source softvera) koji je optimiziran za hardver koji koristi Raspberry Pi. Raspbian dolazi s čak 35 000 pre-</w:t>
      </w:r>
      <w:proofErr w:type="spellStart"/>
      <w:r>
        <w:t>compile</w:t>
      </w:r>
      <w:proofErr w:type="spellEnd"/>
      <w:r>
        <w:t>-</w:t>
      </w:r>
      <w:proofErr w:type="spellStart"/>
      <w:r>
        <w:t>anih</w:t>
      </w:r>
      <w:proofErr w:type="spellEnd"/>
      <w:r>
        <w:t xml:space="preserve"> paketa softverskih rješenja koji su završeni i pušteni u uporabu u lipnju 2012. godine, te se i dan danas radi na njihovom poboljšanju i optimizaciji u vidu performansi i stabilnosti</w:t>
      </w:r>
      <w:r>
        <w:fldChar w:fldCharType="begin"/>
      </w:r>
      <w:r w:rsidR="00601F64">
        <w:instrText xml:space="preserve"> ADDIN ZOTERO_ITEM CSL_CITATION {"citationID":"a12t3e8p7b2","properties":{"formattedCitation":"[1]","plainCitation":"[1]","noteIndex":0},"citationItems":[{"id":20,"uris":["http://zotero.org/groups/5581144/items/JTDQMNFW"],"itemData":{"id":20,"type":"webpage","abstract":"The official documentation for Raspberry Pi computers and microcontrollers","language":"en","title":"Raspberry Pi OS - Raspberry Pi Documentation","URL":"https://www.raspberrypi.com/documentation/computers/os.html","accessed":{"date-parts":[["2024",6,27]]}}}],"schema":"https://github.com/citation-style-language/schema/raw/master/csl-citation.json"} </w:instrText>
      </w:r>
      <w:r>
        <w:fldChar w:fldCharType="separate"/>
      </w:r>
      <w:r w:rsidR="00601F64" w:rsidRPr="00601F64">
        <w:rPr>
          <w:lang w:val="en-GB"/>
        </w:rPr>
        <w:t>[1]</w:t>
      </w:r>
      <w:r>
        <w:fldChar w:fldCharType="end"/>
      </w:r>
      <w:r>
        <w:t>. Važno je napomenuti kako Raspbian izvorno nije bio projekt Raspberry Pi fondacije, nego je kreiran od strane malo tipa developera s ciljem edukacije i približavanja Raspberry Pi-a kao hardvera</w:t>
      </w:r>
      <w:r w:rsidR="00601F64">
        <w:fldChar w:fldCharType="begin"/>
      </w:r>
      <w:r w:rsidR="00601F64">
        <w:instrText xml:space="preserve"> ADDIN ZOTERO_ITEM CSL_CITATION {"citationID":"doAcgQKh","properties":{"formattedCitation":"[2]","plainCitation":"[2]","noteIndex":0},"citationItems":[{"id":37,"uris":["http://zotero.org/groups/5581144/items/AEM98Q3I"],"itemData":{"id":37,"type":"webpage","title":"FrontPage - Raspbian","URL":"https://www.raspbian.org/","accessed":{"date-parts":[["2024",6,28]]}}}],"schema":"https://github.com/citation-style-language/schema/raw/master/csl-citation.json"} </w:instrText>
      </w:r>
      <w:r w:rsidR="00601F64">
        <w:fldChar w:fldCharType="separate"/>
      </w:r>
      <w:r w:rsidR="00601F64">
        <w:rPr>
          <w:noProof/>
        </w:rPr>
        <w:t>[2]</w:t>
      </w:r>
      <w:r w:rsidR="00601F64">
        <w:fldChar w:fldCharType="end"/>
      </w:r>
      <w:r>
        <w:t>.</w:t>
      </w:r>
    </w:p>
    <w:p w14:paraId="5DBAB44B" w14:textId="50501F8E" w:rsidR="00E85991" w:rsidRDefault="00E85991" w:rsidP="00E85991">
      <w:r>
        <w:t>O popularnosti i zastupljenosti dovoljno govore brojke da je od svog izbacivanja 29. veljače 2012. godine, Raspberry Pi u svim svojim verzijama prodan u više od 60 milijuna primjeraka</w:t>
      </w:r>
      <w:r w:rsidR="00601F64">
        <w:fldChar w:fldCharType="begin"/>
      </w:r>
      <w:r w:rsidR="00601F64">
        <w:instrText xml:space="preserve"> ADDIN ZOTERO_ITEM CSL_CITATION {"citationID":"QSvdTJeu","properties":{"formattedCitation":"[3]","plainCitation":"[3]","noteIndex":0},"citationItems":[{"id":40,"uris":["http://zotero.org/groups/5581144/items/FYV3ED2H"],"itemData":{"id":40,"type":"webpage","abstract":"Charity details for RASPBERRY PI FOUNDATION - Charity 1129409","language":"en-GB","title":"RASPBERRY PI FOUNDATION - Charity 1129409","URL":"https://register-of-charities.charitycommission.gov.uk/charity-search/-/charity-details/5002372/accounts-and-annual-returns","accessed":{"date-parts":[["2024",6,28]]}}}],"schema":"https://github.com/citation-style-language/schema/raw/master/csl-citation.json"} </w:instrText>
      </w:r>
      <w:r w:rsidR="00601F64">
        <w:fldChar w:fldCharType="separate"/>
      </w:r>
      <w:r w:rsidR="00601F64">
        <w:rPr>
          <w:noProof/>
        </w:rPr>
        <w:t>[3]</w:t>
      </w:r>
      <w:r w:rsidR="00601F64">
        <w:fldChar w:fldCharType="end"/>
      </w:r>
      <w:r>
        <w:t>.</w:t>
      </w:r>
    </w:p>
    <w:p w14:paraId="43A25CEA" w14:textId="22D54BE6" w:rsidR="00E85991" w:rsidRDefault="00E85991" w:rsidP="00E85991">
      <w:r>
        <w:t>Cilj je dati kontekst radu i pokazati kako se ova tehnologija koristi u praksi.</w:t>
      </w:r>
    </w:p>
    <w:p w14:paraId="0D096359" w14:textId="77777777" w:rsidR="001945E1" w:rsidRDefault="001945E1" w:rsidP="001945E1">
      <w:r>
        <w:t xml:space="preserve">S obzirom na navedene brojke, ne iznenađuje što se veliki broj ljudi odluči okušati u programiranju Raspberry Pi računala, od djece početnika koja ga koriste u školama za edukacijske svrhe pa sve do iskusnih developera koji testiraju i razvijaju razne složene i napredne sustave. Ali može se reći kako je Raspberry Pi najviše pogodio onu srednju skupinu ljudi. Osobe koje su se počele baviti programiranjem, ili žele početi, single board računala. Raspberry Pi je zbog svoje fleksibilnosti, relativno niske cijene i izuzetno velike zajednice jedna od glavnih meta za izradu osobnih projekata. Korištenje Raspberry Pi-a kao poslužitelj za relacijsku bazu podataka i web stranicu je samo jedna od mogućnosti koje nudi. </w:t>
      </w:r>
    </w:p>
    <w:p w14:paraId="5280A87D" w14:textId="77777777" w:rsidR="00AA24A1" w:rsidRDefault="00AA24A1" w:rsidP="001945E1"/>
    <w:p w14:paraId="439950D1" w14:textId="77777777" w:rsidR="00AA24A1" w:rsidRDefault="00AA24A1" w:rsidP="001945E1"/>
    <w:p w14:paraId="4457A1C1" w14:textId="6178CB6A" w:rsidR="001945E1" w:rsidRPr="001945E1" w:rsidRDefault="001945E1" w:rsidP="001945E1">
      <w:pPr>
        <w:pStyle w:val="Heading2"/>
      </w:pPr>
      <w:bookmarkStart w:id="2" w:name="_Toc170608091"/>
      <w:r>
        <w:lastRenderedPageBreak/>
        <w:t>Data logger</w:t>
      </w:r>
      <w:bookmarkEnd w:id="2"/>
    </w:p>
    <w:p w14:paraId="576D9E7C" w14:textId="73DD9F52" w:rsidR="00235D5B" w:rsidRDefault="001945E1" w:rsidP="001945E1">
      <w:r>
        <w:t xml:space="preserve">Jedna od </w:t>
      </w:r>
      <w:r w:rsidR="00C329BE">
        <w:t xml:space="preserve">popularnih </w:t>
      </w:r>
      <w:r>
        <w:t>primjena Raspberry Pi-a je takozvani data logger. Data logger je elektronički uređaj ili instrument koji prati i bilježi promjene stanja ili uvjeta tokom određenog vremenskog perioda koji mogu raditi zasebno ili biti povezani u mrežu više uređaja</w:t>
      </w:r>
      <w:r>
        <w:fldChar w:fldCharType="begin"/>
      </w:r>
      <w:r>
        <w:instrText xml:space="preserve"> ADDIN ZOTERO_ITEM CSL_CITATION {"citationID":"DUxpEU8Y","properties":{"formattedCitation":"[4]","plainCitation":"[4]","noteIndex":0},"citationItems":[{"id":42,"uris":["http://zotero.org/groups/5581144/items/3Z93MSJB"],"itemData":{"id":42,"type":"webpage","abstract":"Technically speaking, a data logger is any device that can be used to store data.","container-title":"https://www.omega.com/en-us/","language":"en-US","title":"Data Loggers","URL":"https://www.omega.com/en-us/resources/data-loggers","accessed":{"date-parts":[["2024",6,28]]}}}],"schema":"https://github.com/citation-style-language/schema/raw/master/csl-citation.json"} </w:instrText>
      </w:r>
      <w:r>
        <w:fldChar w:fldCharType="separate"/>
      </w:r>
      <w:r>
        <w:rPr>
          <w:noProof/>
        </w:rPr>
        <w:t>[4]</w:t>
      </w:r>
      <w:r>
        <w:fldChar w:fldCharType="end"/>
      </w:r>
      <w:r>
        <w:t xml:space="preserve">. </w:t>
      </w:r>
    </w:p>
    <w:p w14:paraId="4700FA73" w14:textId="39A0C2F5" w:rsidR="001945E1" w:rsidRDefault="001945E1" w:rsidP="001945E1">
      <w:r>
        <w:t>Data logger-i mogu bilježiti vrijednosti poput pritiska, temperature, vlage, brzine vjetra, napon i slično.</w:t>
      </w:r>
      <w:r w:rsidR="00235D5B">
        <w:t xml:space="preserve"> Prednosti jednog ovakvog sustava je veliki izbor modula za praćenje pojava koje želimo, vrlo pristupačna cijena uređaja i potrebnih modula</w:t>
      </w:r>
      <w:r w:rsidR="00297281">
        <w:t>, te je omogućeno proširivanje sustava na način da dodajemo nove uređaje u mrežu dokle god nam propusnost i brzina to dopuštaju.</w:t>
      </w:r>
    </w:p>
    <w:p w14:paraId="08B46FEF" w14:textId="1D4E36E4" w:rsidR="00297281" w:rsidRDefault="00235D5B" w:rsidP="001945E1">
      <w:r>
        <w:t xml:space="preserve">Naravno, kao i svaka vrsta tehnologije i ovdje postoje određene mane i potencijalni problemi na koje možemo naletjeti. </w:t>
      </w:r>
      <w:r w:rsidR="00297281">
        <w:t>Tako jedan od problema može biti postavljanje Raspberry Pi računala zajedno s modulom na neka nepristupačna ili potencijalno opasna mjesta. Raspberry Pi zahtjeva napajanje, odnosno izvor električne energije koji nam neće uvijek moći biti dostupan. Potencijalno rješenja problema mogu biti UPS-ovi odnosno baterijska napajanja s obzirom da Raspberry Pi nije veliki potrošač. Također jedan od nedostataka može biti ograničen broj I/O portova koji može doći do izražaja ako imamo povećani broj modula koje želimo spojiti.</w:t>
      </w:r>
    </w:p>
    <w:p w14:paraId="6673111C" w14:textId="7BAFC5D1" w:rsidR="001945E1" w:rsidRDefault="001945E1" w:rsidP="001945E1">
      <w:pPr>
        <w:pStyle w:val="Heading2"/>
      </w:pPr>
      <w:bookmarkStart w:id="3" w:name="_Toc170608092"/>
      <w:r>
        <w:t>NFC sustav praćenja prisutnosti s autorizacijom lica</w:t>
      </w:r>
      <w:bookmarkEnd w:id="3"/>
    </w:p>
    <w:p w14:paraId="426D6305" w14:textId="1243C05B" w:rsidR="00C329BE" w:rsidRDefault="00C329BE" w:rsidP="00C329BE">
      <w:r>
        <w:t>NFC tehnologija je svima već jako dobro poznata jer se koristimo svakodnevno a ta nismo ni svjesni. NFC (eng. Near Field Communication) je skup bežičnih komunikacijskih protokola kratkog dometa za koje je potrebna udaljenost od svega 4 cm ili manje za uspostavljanje veze. NFC omogućuje dijeljenje male količine podataka između 2 ili više uređaja koji imaju NFC oznake</w:t>
      </w:r>
      <w:r w:rsidR="00BD6BA8">
        <w:fldChar w:fldCharType="begin"/>
      </w:r>
      <w:r w:rsidR="00BD6BA8">
        <w:instrText xml:space="preserve"> ADDIN ZOTERO_ITEM CSL_CITATION {"citationID":"uJDDduf8","properties":{"formattedCitation":"[5]","plainCitation":"[5]","noteIndex":0},"citationItems":[{"id":47,"uris":["http://zotero.org/groups/5581144/items/SV34APBR"],"itemData":{"id":47,"type":"webpage","container-title":"Android Developers","language":"en","title":"Near field communication (NFC) overview | Connectivity","URL":"https://developer.android.com/develop/connectivity/nfc","accessed":{"date-parts":[["2024",6,28]]}}}],"schema":"https://github.com/citation-style-language/schema/raw/master/csl-citation.json"} </w:instrText>
      </w:r>
      <w:r w:rsidR="00BD6BA8">
        <w:fldChar w:fldCharType="separate"/>
      </w:r>
      <w:r w:rsidR="00BD6BA8">
        <w:rPr>
          <w:noProof/>
        </w:rPr>
        <w:t>[5]</w:t>
      </w:r>
      <w:r w:rsidR="00BD6BA8">
        <w:fldChar w:fldCharType="end"/>
      </w:r>
      <w:r>
        <w:t xml:space="preserve">. </w:t>
      </w:r>
      <w:r w:rsidR="00BD6BA8">
        <w:t>Evidencija prisutnosti s autorizacijom lica na Raspberry Pi i cloud serveru predstavlja inovativan pristup praćenja prisutnosti integracijom NFC tehnologije. Ovakav pristup ne samo da bi ubrzao proces vođenja evidencije na koji se inače gubi dosta vremena ovisno o broju ljudi koji se trebaju prijaviti (bilo to evidencija pohađanja predavanja na fakultetu ili prijava dolaska u smjenu na radno mjesto u poduzeću), nego bi riješio problem pohranjivanja evidencije koja bi se automatski u realnom vremenu o</w:t>
      </w:r>
      <w:r w:rsidR="006700BF">
        <w:t>bavljala u oblak koji pruža jednostavan pristup, upravljanje i minimiziranje pogrešaka.</w:t>
      </w:r>
    </w:p>
    <w:p w14:paraId="21D3A51F" w14:textId="791681C1" w:rsidR="006700BF" w:rsidRDefault="00BD6BA8" w:rsidP="00C329BE">
      <w:r>
        <w:t>Važno je i ovdje navesti potencijalne opasnosti i propuste koji se mogu dogoditi. Kao i svako računalo, Raspberry Pi može biti ranjiv na sigurnosne prijetnje. Zbog manje procesorske snage, može biti manje opremljen za rukovanje složenim sigurnosnim mjerama kao što su određeni algoritmi kriptiranja i slično.</w:t>
      </w:r>
    </w:p>
    <w:p w14:paraId="1AC2D9D5" w14:textId="77777777" w:rsidR="009F6DBB" w:rsidRDefault="00727185" w:rsidP="00891204">
      <w:pPr>
        <w:keepNext/>
        <w:jc w:val="center"/>
      </w:pPr>
      <w:r>
        <w:lastRenderedPageBreak/>
        <w:fldChar w:fldCharType="begin"/>
      </w:r>
      <w:r>
        <w:instrText xml:space="preserve"> INCLUDEPICTURE "/Users/karlosibalic/Library/Group Containers/UBF8T346G9.ms/WebArchiveCopyPasteTempFiles/com.microsoft.Word/ST-Introduction-NFC-1.png" \* MERGEFORMATINET </w:instrText>
      </w:r>
      <w:r>
        <w:fldChar w:fldCharType="separate"/>
      </w:r>
      <w:r>
        <w:rPr>
          <w:noProof/>
        </w:rPr>
        <w:drawing>
          <wp:inline distT="0" distB="0" distL="0" distR="0" wp14:anchorId="37562B86" wp14:editId="0E598939">
            <wp:extent cx="5901324" cy="1594884"/>
            <wp:effectExtent l="0" t="0" r="4445" b="5715"/>
            <wp:docPr id="20036085" name="Picture 3" descr="An Introduction to Near Field Communications | Mouser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Introduction to Near Field Communications | Mouser Electronic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97237" cy="1674857"/>
                    </a:xfrm>
                    <a:prstGeom prst="rect">
                      <a:avLst/>
                    </a:prstGeom>
                    <a:noFill/>
                    <a:ln>
                      <a:noFill/>
                    </a:ln>
                  </pic:spPr>
                </pic:pic>
              </a:graphicData>
            </a:graphic>
          </wp:inline>
        </w:drawing>
      </w:r>
      <w:r>
        <w:fldChar w:fldCharType="end"/>
      </w:r>
    </w:p>
    <w:p w14:paraId="794DAEF5" w14:textId="7F3014A3" w:rsidR="00727185" w:rsidRPr="00C329BE" w:rsidRDefault="009F6DBB" w:rsidP="009F6DBB">
      <w:pPr>
        <w:pStyle w:val="Caption"/>
      </w:pPr>
      <w:r>
        <w:t xml:space="preserve">Sl. </w:t>
      </w:r>
      <w:r w:rsidR="00832F70">
        <w:fldChar w:fldCharType="begin"/>
      </w:r>
      <w:r w:rsidR="00832F70">
        <w:instrText xml:space="preserve"> STYLEREF 1 \s </w:instrText>
      </w:r>
      <w:r w:rsidR="00832F70">
        <w:fldChar w:fldCharType="separate"/>
      </w:r>
      <w:r w:rsidR="00832F70">
        <w:rPr>
          <w:noProof/>
        </w:rPr>
        <w:t>2</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1</w:t>
      </w:r>
      <w:r w:rsidR="00832F70">
        <w:fldChar w:fldCharType="end"/>
      </w:r>
      <w:r>
        <w:t xml:space="preserve"> </w:t>
      </w:r>
      <w:r w:rsidRPr="006D7459">
        <w:t>Slikovit prikaz komunikacije NFC uređaja</w:t>
      </w:r>
    </w:p>
    <w:p w14:paraId="36AF87E9" w14:textId="77777777" w:rsidR="00727185" w:rsidRDefault="00727185" w:rsidP="00727185">
      <w:pPr>
        <w:pStyle w:val="Heading2"/>
        <w:numPr>
          <w:ilvl w:val="0"/>
          <w:numId w:val="0"/>
        </w:numPr>
        <w:ind w:left="788"/>
      </w:pPr>
    </w:p>
    <w:p w14:paraId="681B3991" w14:textId="1C4C5041" w:rsidR="001945E1" w:rsidRDefault="001945E1" w:rsidP="001945E1">
      <w:pPr>
        <w:pStyle w:val="Heading2"/>
      </w:pPr>
      <w:bookmarkStart w:id="4" w:name="_Toc170608093"/>
      <w:r>
        <w:t>Kontroliranje robotske ruke</w:t>
      </w:r>
      <w:bookmarkEnd w:id="4"/>
    </w:p>
    <w:p w14:paraId="19430882" w14:textId="0FA31B5C" w:rsidR="00514526" w:rsidRDefault="00C76B77" w:rsidP="006700BF">
      <w:r>
        <w:t xml:space="preserve">Omogućavanje daljinskog upravljanja i nadzor robotske ruke putem interneta (ili intraneta ako postoji potreba za tim) je uvijek dobra praksa iz više razloga. Sustav koristi Raspberry Pi za prikupljanje i obradu podataka o okruženju, koji se zatim pohranjuju u bazu podataka po želji za daljnju analizu. Ova praksa omogućava korisnicima da kontroliraju robotsku ruku putem web sučelja što omogućuje upravljanje robotskom rukom s bilo kojeg mjesta. </w:t>
      </w:r>
      <w:r w:rsidR="00514526">
        <w:t xml:space="preserve">Implementacija sustava uključuje korištenje </w:t>
      </w:r>
      <w:proofErr w:type="spellStart"/>
      <w:r w:rsidR="00514526">
        <w:t>servo</w:t>
      </w:r>
      <w:proofErr w:type="spellEnd"/>
      <w:r w:rsidR="00514526">
        <w:t xml:space="preserve"> motora kontroliranih putem Raspberry Pi-a koji mogu izvoditi precizne pokrete na temelju naredbi primljenih putem LAN ili WAN i web sučelja za olakšanu komunikaciju napisanog kombinacijom Python i PHP </w:t>
      </w:r>
      <w:r w:rsidR="007B4694">
        <w:t>skriptnog</w:t>
      </w:r>
      <w:r w:rsidR="00514526">
        <w:t xml:space="preserve"> jezika</w:t>
      </w:r>
      <w:r w:rsidR="00514526">
        <w:fldChar w:fldCharType="begin"/>
      </w:r>
      <w:r w:rsidR="00514526">
        <w:instrText xml:space="preserve"> ADDIN ZOTERO_ITEM CSL_CITATION {"citationID":"76lxy9Rj","properties":{"formattedCitation":"[6]","plainCitation":"[6]","noteIndex":0},"citationItems":[{"id":49,"uris":["http://zotero.org/groups/5581144/items/2HG4VPWF"],"itemData":{"id":49,"type":"paper-conference","abstract":"Web provides a unique opportunity to connect the robot to the internet, allowing people all over the world to control and monitor system robot. This research aims to collect measurement of acquisition parameters of the robot's movement. It is hypothesized that the speed of the instruction execution is different when using LAN and WAN. In spite of this, it is expected that the arm robot is able to translocate the object to the desired angular degree through web-controlled application. The methods are as the followings: Raspberry Pi collects data in a database and analysis of stored data. This system will work based on an algorithm developed to lift the object. Then, through a web-based user interface, internet users can control the robot arm in order to operate the experiment instrument at anywhere and anytime. The development of this robot is based on AT-mega platform that will be connected to a microchip placed on the robot running as a server. The result is that robotic arm is capable of placing the object at the specified position accurately, and after testing, the significance of this robot is that it becomes a solution to many problems such as selecting and placing dangerous objects safely, easily, and quickly.","container-title":"2015 International Conference on Science in Information Technology (ICSITech)","DOI":"10.1109/ICSITech.2015.7407802","event-title":"2015 International Conference on Science in Information Technology (ICSITech)","page":"192-196","source":"IEEE Xplore","title":"Web based monitoring and control of robotic arm using Raspberry Pi","URL":"https://ieeexplore.ieee.org/document/7407802","author":[{"family":"Siagian","given":"Pandapotan"},{"family":"Shinoda","given":"Kisno"}],"accessed":{"date-parts":[["2024",6,28]]},"issued":{"date-parts":[["2015",10]]}}}],"schema":"https://github.com/citation-style-language/schema/raw/master/csl-citation.json"} </w:instrText>
      </w:r>
      <w:r w:rsidR="00514526">
        <w:fldChar w:fldCharType="separate"/>
      </w:r>
      <w:r w:rsidR="00514526">
        <w:rPr>
          <w:noProof/>
        </w:rPr>
        <w:t>[6]</w:t>
      </w:r>
      <w:r w:rsidR="00514526">
        <w:fldChar w:fldCharType="end"/>
      </w:r>
      <w:r w:rsidR="00514526">
        <w:t xml:space="preserve">.  </w:t>
      </w:r>
    </w:p>
    <w:p w14:paraId="69A82E4A" w14:textId="77777777" w:rsidR="001B6533" w:rsidRDefault="00C76B77" w:rsidP="006700BF">
      <w:r>
        <w:t>Prednost ovakvog sustava je upravo „neograničena“ mogućnost pristupa, gdje se korisnik/operater može u bilo kojem trenutku povezati putem interneta na sučelje robotske ruke te mu zadati određeni zadatak na obavljanje ili pak brzo zaustaviti proces ako postoji opasnost da nešto pođe po zlu bez izlaganja riziku</w:t>
      </w:r>
      <w:r w:rsidR="00514526">
        <w:t xml:space="preserve"> i potrebom za ljudskom intervencijom</w:t>
      </w:r>
      <w:r>
        <w:t xml:space="preserve">. </w:t>
      </w:r>
    </w:p>
    <w:p w14:paraId="785FB7D4" w14:textId="1374247B" w:rsidR="006700BF" w:rsidRPr="006700BF" w:rsidRDefault="00C76B77" w:rsidP="006700BF">
      <w:r>
        <w:t xml:space="preserve">Mana je naravno ta što je potreban pristup internetu u svakom trenutku. Ako koji slučajem dođe do prekida </w:t>
      </w:r>
      <w:r w:rsidR="00514526">
        <w:t>mreže upravljanje putem web sučelja postaje nemoguće. Također uvodi se dodatna latencija u sustav koja će postojati bez obzira na brzinu interneta.</w:t>
      </w:r>
    </w:p>
    <w:p w14:paraId="5D805E13" w14:textId="7316AE51" w:rsidR="001945E1" w:rsidRDefault="00235D5B" w:rsidP="001945E1">
      <w:pPr>
        <w:pStyle w:val="Heading2"/>
      </w:pPr>
      <w:bookmarkStart w:id="5" w:name="_Toc170608094"/>
      <w:r>
        <w:t>AI prepoznavanje registarskih tablica</w:t>
      </w:r>
      <w:bookmarkEnd w:id="5"/>
    </w:p>
    <w:p w14:paraId="71A5D27E" w14:textId="2BCF1869" w:rsidR="00670BA2" w:rsidRDefault="009A46C0" w:rsidP="00670BA2">
      <w:r>
        <w:t xml:space="preserve">U posljednje 2-3 godine smo svjedočili ogromnom skoku i napretku umjetne inteligencije i strojnog učenja do mjere kada svaka tehnološka kompanija ima svoju verziju AI (artificial intelligence) asistenta kao što su: Google Gemini, Apple Siri, OpenAI ChatGPT i ostali. Trenutno se nalazimo u zlatnom dobu za razvoj umjetne inteligencije strojnog učenja sustava. Nije dugo potrajalo da zajednica zajedno s Raspberry Pi Foundation-om krene tražiti primjenu AI-a u svojim </w:t>
      </w:r>
      <w:r>
        <w:lastRenderedPageBreak/>
        <w:t>sustavima te potencijalna rješenja koja mogu učiniti određene poslove lakšima, bržima, točnijima i ono najvažnije automatiziranim, koji su se do sada obavljali na tradicionalan način</w:t>
      </w:r>
      <w:r w:rsidR="00CD1F74">
        <w:t xml:space="preserve">. </w:t>
      </w:r>
      <w:r w:rsidR="00B82CC5">
        <w:t>Iz toga je proizašla ideja o sustavu za prepoznavanje registarskih tablica vozila. Sustav se zasniva na korištenju YOLOv8</w:t>
      </w:r>
      <w:r w:rsidR="00C11906">
        <w:t xml:space="preserve"> modela za detekciju vozila i Tesseract OCR za prepoznavanje registarskih tablica</w:t>
      </w:r>
      <w:r w:rsidR="008A6395">
        <w:fldChar w:fldCharType="begin"/>
      </w:r>
      <w:r w:rsidR="008A6395">
        <w:instrText xml:space="preserve"> ADDIN ZOTERO_ITEM CSL_CITATION {"citationID":"VigGkibb","properties":{"formattedCitation":"[7]","plainCitation":"[7]","noteIndex":0},"citationItems":[{"id":54,"uris":["http://zotero.org/groups/5581144/items/YF37KW2H"],"itemData":{"id":54,"type":"paper-conference","abstract":"This research presents the implementation of an innovative Vehicle Management System designed specifically for the Christ University Project “CampusWheels.” The system incorporates cutting-edge technologies, including YOLOv8 and Tesseract OCR, for robust license plate recognition. Addressing the unique challenges faced by Christ University in managing and securing vehicular movements within the campus, this project becomes crucial as the number of vehicles on campuses continues to grow. It not only provides an effective solution to these challenges but also introduces innovative methodologies, marking a significant departure from conventional campus management practices. The paramount importance of this project lies in its ability to enhance campus security through real-time vehicle monitoring and identification. The utilization of YOLOv8 for vehicle detection and Tesseract OCR for license plate recognition ensures a high level of accuracy in identifying and tracking vehicles entering and leaving the campus. This precision significantly contributes to the prevention of unauthorized vehicle access, a common security concern on educational campuses. Moreover, the system's ability to streamline traffic flow and improve efficiency in parking and access control addresses practical issues faced by campus administrators and security personnel.","container-title":"2024 IEEE 13th International Conference on Communication Systems and Network Technologies (CSNT)","DOI":"10.1109/CSNT60213.2024.10546153","event-title":"2024 IEEE 13th International Conference on Communication Systems and Network Technologies (CSNT)","note":"ISSN: 2473-5655","page":"387-392","source":"IEEE Xplore","title":"AI Based Seamless Vehicle License Plate Recognition Using Raspberry Pi Technology","URL":"https://ieeexplore.ieee.org/document/10546153","author":[{"family":"Abreo","given":"Alvis"},{"family":"C","given":"Mayur"},{"family":"Sinha","given":"Somnath"}],"accessed":{"date-parts":[["2024",6,28]]},"issued":{"date-parts":[["2024",4]]}}}],"schema":"https://github.com/citation-style-language/schema/raw/master/csl-citation.json"} </w:instrText>
      </w:r>
      <w:r w:rsidR="008A6395">
        <w:fldChar w:fldCharType="separate"/>
      </w:r>
      <w:r w:rsidR="008A6395">
        <w:rPr>
          <w:noProof/>
        </w:rPr>
        <w:t>[7]</w:t>
      </w:r>
      <w:r w:rsidR="008A6395">
        <w:fldChar w:fldCharType="end"/>
      </w:r>
      <w:r w:rsidR="00C11906">
        <w:t>. Sustav rješava sigurnosne probleme omogućujući praćenje i identifikaciju vozila u stvarnom vremenu, čime se sprječava neovlašteni pristup te poboljšava promet i učinkovitost parkiranja (ispred zgrada tvrtke, škole, fakulteta i slično).</w:t>
      </w:r>
    </w:p>
    <w:p w14:paraId="4B310A8C" w14:textId="77B99FD8" w:rsidR="00B82CC5" w:rsidRDefault="00B82CC5" w:rsidP="00670BA2">
      <w:r>
        <w:t>YOLOv8 je najnoviji model iz serije YOLO</w:t>
      </w:r>
      <w:r w:rsidR="00C11906">
        <w:t xml:space="preserve"> algoritama, najpoznatijoj obitelji modela za otkrivanje i klasifikaciju objekata u području računalnog vida</w:t>
      </w:r>
      <w:r w:rsidR="00C11906">
        <w:fldChar w:fldCharType="begin"/>
      </w:r>
      <w:r w:rsidR="007B124C">
        <w:instrText xml:space="preserve"> ADDIN ZOTERO_ITEM CSL_CITATION {"citationID":"6puqqAMq","properties":{"formattedCitation":"[8]","plainCitation":"[8]","noteIndex":0},"citationItems":[{"id":50,"uris":["http://zotero.org/groups/5581144/items/BRRJUAXZ"],"itemData":{"id":50,"type":"webpage","abstract":"YOLOv8 is a robust machine learning algorithm with significant improvements. Read on to find out more about the new developments.","container-title":"viso.ai","language":"en-US","title":"A Guide to YOLOv8 in 2024","URL":"https://viso.ai/deep-learning/yolov8-guide/","author":[{"family":"Boesch","given":"Gaudenz"}],"accessed":{"date-parts":[["2024",6,28]]},"issued":{"date-parts":[["2023",12,18]]}}}],"schema":"https://github.com/citation-style-language/schema/raw/master/csl-citation.json"} </w:instrText>
      </w:r>
      <w:r w:rsidR="00C11906">
        <w:fldChar w:fldCharType="separate"/>
      </w:r>
      <w:r w:rsidR="007B124C">
        <w:rPr>
          <w:noProof/>
        </w:rPr>
        <w:t>[8]</w:t>
      </w:r>
      <w:r w:rsidR="00C11906">
        <w:fldChar w:fldCharType="end"/>
      </w:r>
      <w:r w:rsidR="00C11906">
        <w:t>.</w:t>
      </w:r>
    </w:p>
    <w:p w14:paraId="3F9A745B" w14:textId="77777777" w:rsidR="009F6DBB" w:rsidRDefault="008D3ACA" w:rsidP="00B11CBF">
      <w:pPr>
        <w:keepNext/>
        <w:jc w:val="center"/>
      </w:pPr>
      <w:r>
        <w:rPr>
          <w:noProof/>
        </w:rPr>
        <w:drawing>
          <wp:inline distT="0" distB="0" distL="0" distR="0" wp14:anchorId="40C22E10" wp14:editId="32AFAFFE">
            <wp:extent cx="5922335" cy="3163771"/>
            <wp:effectExtent l="0" t="0" r="0" b="0"/>
            <wp:docPr id="1356381211" name="Picture 1" descr="A screenshot of a person using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381211" name="Picture 1" descr="A screenshot of a person using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87871" cy="3198781"/>
                    </a:xfrm>
                    <a:prstGeom prst="rect">
                      <a:avLst/>
                    </a:prstGeom>
                  </pic:spPr>
                </pic:pic>
              </a:graphicData>
            </a:graphic>
          </wp:inline>
        </w:drawing>
      </w:r>
    </w:p>
    <w:p w14:paraId="2D6EC646" w14:textId="36F2FE40" w:rsidR="008D3ACA" w:rsidRDefault="009F6DBB" w:rsidP="009F6DBB">
      <w:pPr>
        <w:pStyle w:val="Caption"/>
      </w:pPr>
      <w:r>
        <w:t xml:space="preserve">Sl. </w:t>
      </w:r>
      <w:r w:rsidR="00832F70">
        <w:fldChar w:fldCharType="begin"/>
      </w:r>
      <w:r w:rsidR="00832F70">
        <w:instrText xml:space="preserve"> STYLEREF 1 \s </w:instrText>
      </w:r>
      <w:r w:rsidR="00832F70">
        <w:fldChar w:fldCharType="separate"/>
      </w:r>
      <w:r w:rsidR="00832F70">
        <w:rPr>
          <w:noProof/>
        </w:rPr>
        <w:t>2</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2</w:t>
      </w:r>
      <w:r w:rsidR="00832F70">
        <w:fldChar w:fldCharType="end"/>
      </w:r>
      <w:r>
        <w:t xml:space="preserve"> </w:t>
      </w:r>
      <w:r w:rsidRPr="008D2A59">
        <w:t>Primjer klasifikacije objekata na slici YOLOv8n modela</w:t>
      </w:r>
    </w:p>
    <w:p w14:paraId="14524B63" w14:textId="77777777" w:rsidR="00727185" w:rsidRDefault="00727185" w:rsidP="00670BA2"/>
    <w:p w14:paraId="6FE577D4" w14:textId="680B4B3D" w:rsidR="00C11906" w:rsidRDefault="00C11906" w:rsidP="00670BA2">
      <w:r>
        <w:t>Tesseract je open source platforma za optičko prepoznavanje znakova (OCR). OCR izvlači tekst iz slika i dokumenata bez tekstualnog sloja i ispisuje dokument u novu tekstualnu datoteku s mogućnošću pretraživanja, PDF ili slične popularne formate</w:t>
      </w:r>
      <w:r>
        <w:fldChar w:fldCharType="begin"/>
      </w:r>
      <w:r w:rsidR="007B124C">
        <w:instrText xml:space="preserve"> ADDIN ZOTERO_ITEM CSL_CITATION {"citationID":"zKjIzRcx","properties":{"formattedCitation":"[9]","plainCitation":"[9]","noteIndex":0},"citationItems":[{"id":52,"uris":["http://zotero.org/groups/5581144/items/GH255SB8"],"itemData":{"id":52,"type":"webpage","abstract":"A step-by-step guide for users to learn how to use Tesseract open-source software for performing optical character recognition (OCR) on a text corpus.","language":"en","license":"Copyright New York University 2024","title":"Research Guides: Tesseract OCR Software Tutorial: Home","title-short":"Research Guides","URL":"https://guides.nyu.edu/tesseract/home","author":[{"family":"Wolf","given":"Nick"}],"accessed":{"date-parts":[["2024",6,28]]}}}],"schema":"https://github.com/citation-style-language/schema/raw/master/csl-citation.json"} </w:instrText>
      </w:r>
      <w:r>
        <w:fldChar w:fldCharType="separate"/>
      </w:r>
      <w:r w:rsidR="007B124C">
        <w:rPr>
          <w:noProof/>
        </w:rPr>
        <w:t>[9]</w:t>
      </w:r>
      <w:r>
        <w:fldChar w:fldCharType="end"/>
      </w:r>
      <w:r>
        <w:t>.</w:t>
      </w:r>
    </w:p>
    <w:p w14:paraId="0C2880AE" w14:textId="75F05125" w:rsidR="00A071F8" w:rsidRDefault="00A071F8" w:rsidP="00670BA2">
      <w:r>
        <w:t xml:space="preserve">Prednosti ovog rješenja je ta što nije potreban ljudski faktor u vidu </w:t>
      </w:r>
      <w:r w:rsidR="004B20C4">
        <w:t xml:space="preserve">zaštitara koji bi kontrolirao pristup parking ili označenom području kojem uvijek može nešto promaknuti. Korištenjem Raspberry Pi s prikladnim tehnologijama koje smo naveli možemo lako poslati obavijest upozorenja kada se pojavi vozilo nedozvoljenih registarskih oznaka te joj zabraniti pristup. Također je vrlo lako dodavanje novih zabranjenih/dozvoljenih registarskih oznaka, te je sustav </w:t>
      </w:r>
      <w:r w:rsidR="004B20C4">
        <w:lastRenderedPageBreak/>
        <w:t>fleksibilan za proširenja kao što su na primjer: dodavanje dodatnih kamera, ugradnja automatske rampe i slično.</w:t>
      </w:r>
    </w:p>
    <w:p w14:paraId="23D8BC85" w14:textId="46F06A60" w:rsidR="004B20C4" w:rsidRPr="00670BA2" w:rsidRDefault="004B20C4" w:rsidP="00670BA2">
      <w:r>
        <w:t xml:space="preserve">No kao i svaki sustav, niti ovaj nije savršen. Iz tog razloga postoji problem u slučaju da su registarske tablice prljave zbog kišnog vremena i sustav neće moći dobro očitati brojeve s tablice te tako neopravdano dopustiti ili zabraniti pristup određenim vozilima. </w:t>
      </w:r>
    </w:p>
    <w:p w14:paraId="1805D1F8" w14:textId="7DBC62B0" w:rsidR="00235D5B" w:rsidRPr="00235D5B" w:rsidRDefault="00235D5B" w:rsidP="00235D5B">
      <w:pPr>
        <w:pStyle w:val="Heading2"/>
      </w:pPr>
      <w:bookmarkStart w:id="6" w:name="_Toc170608095"/>
      <w:r>
        <w:t>Sustav kućnog AI videonadzora</w:t>
      </w:r>
      <w:bookmarkEnd w:id="6"/>
    </w:p>
    <w:p w14:paraId="32055664" w14:textId="5F4FCE6D" w:rsidR="001B6533" w:rsidRDefault="001B6533" w:rsidP="00E85991">
      <w:r>
        <w:t>Osim za poslovne potrebe, Raspberry Pi itekako može pronaći svoju primjenu i u privatnim kućanstvima. Gotovo 51 milijuna stanovnika Sjedinjenih Američkih Država smatra kako je videonadzor neophodan u kućanstvu. Uz kratku pretragu možemo saznati kako se prosječno postavljanje videonadzora u kućanstvu kreće od minimalno $200 pa sve do $1200 uz dodatna mjesečna održavanja</w:t>
      </w:r>
      <w:r>
        <w:fldChar w:fldCharType="begin"/>
      </w:r>
      <w:r>
        <w:instrText xml:space="preserve"> ADDIN ZOTERO_ITEM CSL_CITATION {"citationID":"NoXCzUHz","properties":{"formattedCitation":"[10]","plainCitation":"[10]","noteIndex":0},"citationItems":[{"id":56,"uris":["http://zotero.org/groups/5581144/items/46TH75Y7"],"itemData":{"id":56,"type":"webpage","abstract":"Get the latest data about home security systems, including the number of households that have systems installed, their effectiveness, costs, and security system companies.","container-title":"RubyHome.com","language":"en","title":"Home Security System Statistics (2024)","URL":"https://www.rubyhome.com/blog/home-security-system-stats/","author":[{"family":"Mariotti","given":"Tony"}],"accessed":{"date-parts":[["2024",6,28]]},"issued":{"date-parts":[["2023",8,9]]}}}],"schema":"https://github.com/citation-style-language/schema/raw/master/csl-citation.json"} </w:instrText>
      </w:r>
      <w:r>
        <w:fldChar w:fldCharType="separate"/>
      </w:r>
      <w:r>
        <w:rPr>
          <w:noProof/>
        </w:rPr>
        <w:t>[10]</w:t>
      </w:r>
      <w:r>
        <w:fldChar w:fldCharType="end"/>
      </w:r>
      <w:r>
        <w:t>.</w:t>
      </w:r>
    </w:p>
    <w:p w14:paraId="0EB3D43B" w14:textId="2075DCB9" w:rsidR="00D50B65" w:rsidRDefault="001B6533" w:rsidP="00E85991">
      <w:r>
        <w:t>Upravo za ovakve slučajeve se zalaže cijela Raspberry zajednica gdje se uz minimalna novčana i vremenska ulaganja mogu postići isti, ako ne i bolji rezultati</w:t>
      </w:r>
      <w:r w:rsidR="00AA24A1">
        <w:t xml:space="preserve"> za manje novca.</w:t>
      </w:r>
      <w:r w:rsidR="00727185">
        <w:t xml:space="preserve"> </w:t>
      </w:r>
      <w:r w:rsidR="0049754B">
        <w:t>Izrada sustava kućnog videonadzora nosi brojni prednosti kao što su velika fleksibilnost i mogućnost personalizacije značajki poput načina obavještavanja kada kamera reagira na pokret, toplinske promjene i slično. Ali glavni</w:t>
      </w:r>
      <w:r w:rsidR="00843E9F">
        <w:t xml:space="preserve"> razlog zašto se odlučiti za pravljenje sustava pomoću Raspberry Pi-a je izbjegavanje oslanjanja na usluge treće strane</w:t>
      </w:r>
      <w:r w:rsidR="0049754B">
        <w:t xml:space="preserve"> što pridonosi sigurnosti</w:t>
      </w:r>
      <w:r w:rsidR="007A5DA6">
        <w:fldChar w:fldCharType="begin"/>
      </w:r>
      <w:r w:rsidR="007A5DA6">
        <w:instrText xml:space="preserve"> ADDIN ZOTERO_ITEM CSL_CITATION {"citationID":"EF6g1fDL","properties":{"formattedCitation":"[11]","plainCitation":"[11]","noteIndex":0},"citationItems":[{"id":60,"uris":["http://zotero.org/groups/5581144/items/HPGVII7M"],"itemData":{"id":60,"type":"webpage","abstract":"Setup your own self-hosted AI NVR camera security system using a Raspberry Pi, PrivateRouter OpenWRT, TorGuard WireGuard, Frigate, and a Google Coral device.","container-title":"TorGuard VPN Blog","language":"en","title":"Building a Self-Hosted AI Security Camera System with Raspberry Pi and WireGuard","URL":"https://blog.torguard.net/building-a-self-hosted-ai-security-camera-system-with-raspberry-pi-and-torguard-wireguard/","accessed":{"date-parts":[["2024",6,29]]},"issued":{"date-parts":[["2023",12,1]]}}}],"schema":"https://github.com/citation-style-language/schema/raw/master/csl-citation.json"} </w:instrText>
      </w:r>
      <w:r w:rsidR="007A5DA6">
        <w:fldChar w:fldCharType="separate"/>
      </w:r>
      <w:r w:rsidR="007A5DA6">
        <w:rPr>
          <w:noProof/>
        </w:rPr>
        <w:t>[11]</w:t>
      </w:r>
      <w:r w:rsidR="007A5DA6">
        <w:fldChar w:fldCharType="end"/>
      </w:r>
      <w:r w:rsidR="0049754B">
        <w:t>.</w:t>
      </w:r>
    </w:p>
    <w:p w14:paraId="501D2D86" w14:textId="61C756F0" w:rsidR="00D50B65" w:rsidRDefault="00D50B65" w:rsidP="00E85991">
      <w:r>
        <w:t>Za ovaj sustav je važno implementirati VPN (virtual private network)</w:t>
      </w:r>
      <w:r w:rsidR="007A5DA6">
        <w:t xml:space="preserve">. </w:t>
      </w:r>
      <w:r>
        <w:t>VPN je šifrirana veza preko interneta između uređaja i mreže. Šifrirana veza osigurava siguran prijenos osjetljivih podataka, sprječava neovlaštene osobe od prisluškivanja prometa i omogućuje korisniku da radi na daljinu</w:t>
      </w:r>
      <w:r>
        <w:fldChar w:fldCharType="begin"/>
      </w:r>
      <w:r w:rsidR="007A5DA6">
        <w:instrText xml:space="preserve"> ADDIN ZOTERO_ITEM CSL_CITATION {"citationID":"CuHPif9s","properties":{"formattedCitation":"[12]","plainCitation":"[12]","noteIndex":0},"citationItems":[{"id":58,"uris":["http://zotero.org/groups/5581144/items/T7C5FIEX"],"itemData":{"id":58,"type":"webpage","abstract":"A virtual private network, or VPN, is an encrypted connection over the Internet from a device to a network. It is useful for corporate traffic over the Internet.","container-title":"Cisco","language":"en","title":"What Is a Virtual Private Network (VPN)?","URL":"https://www.cisco.com/c/en/us/products/security/vpn-endpoint-security-clients/what-is-vpn.html","accessed":{"date-parts":[["2024",6,29]]}}}],"schema":"https://github.com/citation-style-language/schema/raw/master/csl-citation.json"} </w:instrText>
      </w:r>
      <w:r>
        <w:fldChar w:fldCharType="separate"/>
      </w:r>
      <w:r w:rsidR="007A5DA6">
        <w:rPr>
          <w:noProof/>
        </w:rPr>
        <w:t>[12]</w:t>
      </w:r>
      <w:r>
        <w:fldChar w:fldCharType="end"/>
      </w:r>
      <w:r>
        <w:t>.</w:t>
      </w:r>
      <w:r w:rsidR="007A5DA6">
        <w:t xml:space="preserve"> </w:t>
      </w:r>
      <w:r w:rsidR="007A5DA6">
        <w:t>Poznati open source VPN protokol za sigurnu komunikaciju je WireGuard, uparen s TorGuard servisom koji pruža pristup WireGuard-u, osigurava privatnost i anonimnost.</w:t>
      </w:r>
    </w:p>
    <w:p w14:paraId="1E855F4E" w14:textId="77777777" w:rsidR="007A5DA6" w:rsidRDefault="007A5DA6" w:rsidP="00E85991"/>
    <w:p w14:paraId="625AB6CD" w14:textId="77777777" w:rsidR="007A5DA6" w:rsidRDefault="007A5DA6" w:rsidP="00E85991"/>
    <w:p w14:paraId="5D710AD5" w14:textId="77777777" w:rsidR="007A5DA6" w:rsidRDefault="007A5DA6" w:rsidP="00E85991"/>
    <w:p w14:paraId="429E0FB2" w14:textId="77777777" w:rsidR="007A5DA6" w:rsidRDefault="007A5DA6" w:rsidP="00E85991"/>
    <w:p w14:paraId="425ED412" w14:textId="77777777" w:rsidR="007A5DA6" w:rsidRDefault="007A5DA6" w:rsidP="00E85991"/>
    <w:p w14:paraId="5B34A1D4" w14:textId="77777777" w:rsidR="007A5DA6" w:rsidRDefault="007A5DA6" w:rsidP="00E85991"/>
    <w:p w14:paraId="01CA81B8" w14:textId="77777777" w:rsidR="009F7EF5" w:rsidRDefault="009F7EF5" w:rsidP="00E85991"/>
    <w:p w14:paraId="22370F0B" w14:textId="04948575" w:rsidR="00E85991" w:rsidRDefault="00E85991" w:rsidP="00E85991">
      <w:pPr>
        <w:pStyle w:val="Heading1"/>
      </w:pPr>
      <w:bookmarkStart w:id="7" w:name="_Toc170608096"/>
      <w:r>
        <w:lastRenderedPageBreak/>
        <w:t>PREGLED SUSTAVA</w:t>
      </w:r>
      <w:bookmarkEnd w:id="7"/>
    </w:p>
    <w:p w14:paraId="7BD2B8B3" w14:textId="713E82E5" w:rsidR="00195DE8" w:rsidRDefault="009F7EF5" w:rsidP="009F7EF5">
      <w:r>
        <w:t xml:space="preserve">Na osnovu prethodno navedenih i opisanih postojećih rješenja za praćenje, bilježenje i analizu željenih parametara i podataka </w:t>
      </w:r>
      <w:r w:rsidR="00292620">
        <w:t>težit će se pronalasku standardiziranog programskog rješenja.</w:t>
      </w:r>
      <w:r w:rsidR="00B47E93">
        <w:t xml:space="preserve"> </w:t>
      </w:r>
      <w:r w:rsidR="00195DE8">
        <w:t xml:space="preserve">U ovom poglavlju će se prikazati </w:t>
      </w:r>
      <w:r w:rsidR="00B47E93">
        <w:t>detalji vezani za prikupljanje potrebnih podataka i zahtjeva za ključno planiranje izrade sustava i odabira prikladnih tehnologija koje će olakšati daljnji razvoj.</w:t>
      </w:r>
    </w:p>
    <w:p w14:paraId="1BD07A91" w14:textId="479B6BF7" w:rsidR="009F7EF5" w:rsidRPr="009F7EF5" w:rsidRDefault="009F7EF5" w:rsidP="009F7EF5">
      <w:r>
        <w:t xml:space="preserve">Za prikazivanje zahtjeva odabran </w:t>
      </w:r>
      <w:r w:rsidR="00997F88">
        <w:t>je razgovor „1 na 1“</w:t>
      </w:r>
      <w:r>
        <w:t xml:space="preserve"> </w:t>
      </w:r>
      <w:r w:rsidR="00997F88">
        <w:t>(</w:t>
      </w:r>
      <w:r>
        <w:t>korisničke priče</w:t>
      </w:r>
      <w:r w:rsidR="00997F88">
        <w:t>)</w:t>
      </w:r>
      <w:r>
        <w:t xml:space="preserve"> kako bi se lakše razumjele potrebe i očekivanja korisnika, ali i kako bi se olakšao sam proces razvoja i testiranje cjelokupnog sustava. Korisničke priče su vrlo važan i često podcijenjen pristup prikupljanju značajki i zahtjeva koje je potrebno implementirati i predstaviti kao rješenje. Kasnije će nam služiti kao svojevrsni nacrt pri razvoju i traženju optimalnih rješenja koja će zadovoljiti sve korisnikove potrebe, ali i pratiti određena načela kako bi sustav ostao održiv i otvoren za promjene i nadogradnje u budućnosti.</w:t>
      </w:r>
    </w:p>
    <w:p w14:paraId="09EBB360" w14:textId="44B2BE70" w:rsidR="009F7EF5" w:rsidRDefault="009F7EF5" w:rsidP="00E85991">
      <w:pPr>
        <w:pStyle w:val="Heading2"/>
      </w:pPr>
      <w:bookmarkStart w:id="8" w:name="_Zahtjevi_za_programsko"/>
      <w:bookmarkStart w:id="9" w:name="_Toc170608097"/>
      <w:bookmarkEnd w:id="8"/>
      <w:r>
        <w:t>Zahtjevi za programsko rješenje</w:t>
      </w:r>
      <w:bookmarkEnd w:id="9"/>
    </w:p>
    <w:p w14:paraId="78C03521" w14:textId="289C0851" w:rsidR="00997F88" w:rsidRPr="00997F88" w:rsidRDefault="00997F88" w:rsidP="00997F88">
      <w:r>
        <w:t>Analizom sljedećih zahtjeva korisnika znatno olakšava strukturiranje i razvoj aplikacije jer je odmah jasno kakve su potrebe korisnika i kako postići najbolje moguće korisničko iskustvo.</w:t>
      </w:r>
    </w:p>
    <w:p w14:paraId="1BE0107B" w14:textId="2E30C7C1" w:rsidR="009F6DBB" w:rsidRDefault="009F6DBB" w:rsidP="009F6DBB">
      <w:pPr>
        <w:pStyle w:val="Caption"/>
        <w:keepNext/>
      </w:pPr>
      <w:r>
        <w:t xml:space="preserve">Tablica </w:t>
      </w:r>
      <w:r>
        <w:fldChar w:fldCharType="begin"/>
      </w:r>
      <w:r>
        <w:instrText xml:space="preserve"> STYLEREF 1 \s </w:instrText>
      </w:r>
      <w:r>
        <w:fldChar w:fldCharType="separate"/>
      </w:r>
      <w:r>
        <w:rPr>
          <w:noProof/>
        </w:rPr>
        <w:t>3</w:t>
      </w:r>
      <w:r>
        <w:fldChar w:fldCharType="end"/>
      </w:r>
      <w:r>
        <w:t>.</w:t>
      </w:r>
      <w:r>
        <w:fldChar w:fldCharType="begin"/>
      </w:r>
      <w:r>
        <w:instrText xml:space="preserve"> SEQ Tablica \* ARABIC \s 1 </w:instrText>
      </w:r>
      <w:r>
        <w:fldChar w:fldCharType="separate"/>
      </w:r>
      <w:r>
        <w:rPr>
          <w:noProof/>
        </w:rPr>
        <w:t>1</w:t>
      </w:r>
      <w:r>
        <w:fldChar w:fldCharType="end"/>
      </w:r>
      <w:r>
        <w:rPr>
          <w:noProof/>
        </w:rPr>
        <w:t xml:space="preserve"> </w:t>
      </w:r>
      <w:r w:rsidRPr="003F0021">
        <w:rPr>
          <w:noProof/>
        </w:rPr>
        <w:t>Zahtjevi korisnika prikupljeni kroz razgovore</w:t>
      </w:r>
    </w:p>
    <w:tbl>
      <w:tblPr>
        <w:tblStyle w:val="TableGrid"/>
        <w:tblW w:w="0" w:type="auto"/>
        <w:tblLook w:val="04A0" w:firstRow="1" w:lastRow="0" w:firstColumn="1" w:lastColumn="0" w:noHBand="0" w:noVBand="1"/>
      </w:tblPr>
      <w:tblGrid>
        <w:gridCol w:w="4672"/>
        <w:gridCol w:w="4672"/>
      </w:tblGrid>
      <w:tr w:rsidR="00292620" w14:paraId="3D641FCE" w14:textId="77777777" w:rsidTr="00997F88">
        <w:tc>
          <w:tcPr>
            <w:tcW w:w="4672" w:type="dxa"/>
            <w:vAlign w:val="center"/>
          </w:tcPr>
          <w:p w14:paraId="668A4DED" w14:textId="1F6A5301" w:rsidR="00292620" w:rsidRDefault="00292620" w:rsidP="00997F88">
            <w:pPr>
              <w:jc w:val="center"/>
            </w:pPr>
            <w:r>
              <w:t>ZAHTJEV BR. 1</w:t>
            </w:r>
          </w:p>
        </w:tc>
        <w:tc>
          <w:tcPr>
            <w:tcW w:w="4672" w:type="dxa"/>
            <w:vAlign w:val="center"/>
          </w:tcPr>
          <w:p w14:paraId="62DC6D90" w14:textId="2361C8D9" w:rsidR="00292620" w:rsidRDefault="00292620" w:rsidP="00997F88">
            <w:pPr>
              <w:jc w:val="center"/>
            </w:pPr>
            <w:r>
              <w:t>Sustav mora biti efikasan, novčano prihvatljiv i raditi na dulje vremenske periode bez prestanka</w:t>
            </w:r>
          </w:p>
        </w:tc>
      </w:tr>
      <w:tr w:rsidR="00292620" w14:paraId="24EFEA13" w14:textId="77777777" w:rsidTr="00997F88">
        <w:tc>
          <w:tcPr>
            <w:tcW w:w="4672" w:type="dxa"/>
            <w:vAlign w:val="center"/>
          </w:tcPr>
          <w:p w14:paraId="4524EA4B" w14:textId="437B3785" w:rsidR="00292620" w:rsidRDefault="00292620" w:rsidP="00997F88">
            <w:pPr>
              <w:jc w:val="center"/>
            </w:pPr>
            <w:r>
              <w:t xml:space="preserve">ZAHTJEV BR. </w:t>
            </w:r>
            <w:r>
              <w:t>2</w:t>
            </w:r>
          </w:p>
        </w:tc>
        <w:tc>
          <w:tcPr>
            <w:tcW w:w="4672" w:type="dxa"/>
            <w:vAlign w:val="center"/>
          </w:tcPr>
          <w:p w14:paraId="343D0B86" w14:textId="0B15510C" w:rsidR="00292620" w:rsidRDefault="00292620" w:rsidP="00997F88">
            <w:pPr>
              <w:jc w:val="center"/>
            </w:pPr>
            <w:r>
              <w:t>Sustavu se mora moći pristupiti u bilo kojem trenutku s bilo koje lokacije (i putem lokalne i putem vanjske mreže)</w:t>
            </w:r>
          </w:p>
        </w:tc>
      </w:tr>
      <w:tr w:rsidR="00292620" w14:paraId="69555DDE" w14:textId="77777777" w:rsidTr="00997F88">
        <w:tc>
          <w:tcPr>
            <w:tcW w:w="4672" w:type="dxa"/>
            <w:vAlign w:val="center"/>
          </w:tcPr>
          <w:p w14:paraId="22F39EF0" w14:textId="5028C983" w:rsidR="00292620" w:rsidRDefault="00292620" w:rsidP="00997F88">
            <w:pPr>
              <w:jc w:val="center"/>
            </w:pPr>
            <w:r>
              <w:t xml:space="preserve">ZAHTJEV BR. </w:t>
            </w:r>
            <w:r>
              <w:t>3</w:t>
            </w:r>
          </w:p>
        </w:tc>
        <w:tc>
          <w:tcPr>
            <w:tcW w:w="4672" w:type="dxa"/>
            <w:vAlign w:val="center"/>
          </w:tcPr>
          <w:p w14:paraId="77253453" w14:textId="423586FE" w:rsidR="00292620" w:rsidRDefault="00292620" w:rsidP="00997F88">
            <w:pPr>
              <w:jc w:val="center"/>
            </w:pPr>
            <w:r>
              <w:t>Sustav mora imati više vrsta korisnika poput vlasnika, zaposlenika (radnika), administrator i slično</w:t>
            </w:r>
          </w:p>
        </w:tc>
      </w:tr>
      <w:tr w:rsidR="00292620" w14:paraId="7C9BC320" w14:textId="77777777" w:rsidTr="00997F88">
        <w:tc>
          <w:tcPr>
            <w:tcW w:w="4672" w:type="dxa"/>
            <w:vAlign w:val="center"/>
          </w:tcPr>
          <w:p w14:paraId="0AFF084F" w14:textId="2343DB50" w:rsidR="00292620" w:rsidRDefault="00292620" w:rsidP="00997F88">
            <w:pPr>
              <w:jc w:val="center"/>
            </w:pPr>
            <w:r>
              <w:t xml:space="preserve">ZAHTJEV BR. </w:t>
            </w:r>
            <w:r>
              <w:t>4</w:t>
            </w:r>
          </w:p>
        </w:tc>
        <w:tc>
          <w:tcPr>
            <w:tcW w:w="4672" w:type="dxa"/>
            <w:vAlign w:val="center"/>
          </w:tcPr>
          <w:p w14:paraId="74EE7F6F" w14:textId="33AD605F" w:rsidR="00292620" w:rsidRDefault="00292620" w:rsidP="00997F88">
            <w:pPr>
              <w:jc w:val="center"/>
            </w:pPr>
            <w:r>
              <w:t>Web aplikacija povezana s bazom podataka za lako i brzo upravljanje podacima</w:t>
            </w:r>
          </w:p>
        </w:tc>
      </w:tr>
      <w:tr w:rsidR="00292620" w14:paraId="1E8DD296" w14:textId="77777777" w:rsidTr="00997F88">
        <w:tc>
          <w:tcPr>
            <w:tcW w:w="4672" w:type="dxa"/>
            <w:vAlign w:val="center"/>
          </w:tcPr>
          <w:p w14:paraId="7E99A1ED" w14:textId="6EBCD8A7" w:rsidR="00292620" w:rsidRDefault="00292620" w:rsidP="00997F88">
            <w:pPr>
              <w:jc w:val="center"/>
            </w:pPr>
            <w:r>
              <w:t xml:space="preserve">ZAHTJEV BR. </w:t>
            </w:r>
            <w:r>
              <w:t>5</w:t>
            </w:r>
          </w:p>
        </w:tc>
        <w:tc>
          <w:tcPr>
            <w:tcW w:w="4672" w:type="dxa"/>
            <w:vAlign w:val="center"/>
          </w:tcPr>
          <w:p w14:paraId="66E5F250" w14:textId="1607EC87" w:rsidR="00292620" w:rsidRDefault="00292620" w:rsidP="00997F88">
            <w:pPr>
              <w:jc w:val="center"/>
            </w:pPr>
            <w:r>
              <w:t>Web aplikacija mora biti laka za korištenje, intuitivna i modernog korisničkog sučelja</w:t>
            </w:r>
          </w:p>
        </w:tc>
      </w:tr>
    </w:tbl>
    <w:p w14:paraId="1A4F191C" w14:textId="00A6E4AC" w:rsidR="00292620" w:rsidRPr="00292620" w:rsidRDefault="00292620" w:rsidP="00292620"/>
    <w:tbl>
      <w:tblPr>
        <w:tblStyle w:val="TableGrid"/>
        <w:tblW w:w="0" w:type="auto"/>
        <w:tblLook w:val="04A0" w:firstRow="1" w:lastRow="0" w:firstColumn="1" w:lastColumn="0" w:noHBand="0" w:noVBand="1"/>
      </w:tblPr>
      <w:tblGrid>
        <w:gridCol w:w="4674"/>
        <w:gridCol w:w="4670"/>
      </w:tblGrid>
      <w:tr w:rsidR="00B47E93" w14:paraId="397151EA" w14:textId="77777777" w:rsidTr="00B47E93">
        <w:tc>
          <w:tcPr>
            <w:tcW w:w="4674" w:type="dxa"/>
            <w:vAlign w:val="center"/>
          </w:tcPr>
          <w:p w14:paraId="6C7B81EB" w14:textId="77777777" w:rsidR="00B47E93" w:rsidRDefault="00B47E93" w:rsidP="003D42DE">
            <w:pPr>
              <w:jc w:val="center"/>
            </w:pPr>
            <w:r>
              <w:lastRenderedPageBreak/>
              <w:t>ZAHTJEV BR. 6</w:t>
            </w:r>
          </w:p>
        </w:tc>
        <w:tc>
          <w:tcPr>
            <w:tcW w:w="4670" w:type="dxa"/>
            <w:vAlign w:val="center"/>
          </w:tcPr>
          <w:p w14:paraId="5933F600" w14:textId="77777777" w:rsidR="00B47E93" w:rsidRDefault="00B47E93" w:rsidP="003D42DE">
            <w:pPr>
              <w:jc w:val="center"/>
            </w:pPr>
            <w:r>
              <w:t>Kao administrator, imati mogućnost unosa podataka (zaposlenici, inventar) u bazu i putem web aplikacije, ne samo putem web sučelja baze podataka</w:t>
            </w:r>
          </w:p>
        </w:tc>
      </w:tr>
      <w:tr w:rsidR="00B47E93" w14:paraId="7EF5515C" w14:textId="77777777" w:rsidTr="00B47E93">
        <w:tc>
          <w:tcPr>
            <w:tcW w:w="4674" w:type="dxa"/>
            <w:vAlign w:val="center"/>
          </w:tcPr>
          <w:p w14:paraId="4B6057C6" w14:textId="77777777" w:rsidR="00B47E93" w:rsidRDefault="00B47E93" w:rsidP="003D42DE">
            <w:pPr>
              <w:jc w:val="center"/>
            </w:pPr>
            <w:r>
              <w:t>ZAHTJEV BR. 7</w:t>
            </w:r>
          </w:p>
        </w:tc>
        <w:tc>
          <w:tcPr>
            <w:tcW w:w="4670" w:type="dxa"/>
            <w:vAlign w:val="center"/>
          </w:tcPr>
          <w:p w14:paraId="4A1411A2" w14:textId="77777777" w:rsidR="00B47E93" w:rsidRDefault="00B47E93" w:rsidP="003D42DE">
            <w:pPr>
              <w:jc w:val="center"/>
            </w:pPr>
            <w:r>
              <w:t>Kao zaposlenik, mora imati uvid u sav inventar (naziv, lokacija gdje se proizvod nalazi, ime dobavljača, te količina) ali ne i mogućnost dodavanja i brisanja istog</w:t>
            </w:r>
          </w:p>
        </w:tc>
      </w:tr>
      <w:tr w:rsidR="00B47E93" w14:paraId="6C2B41DC" w14:textId="77777777" w:rsidTr="00B47E93">
        <w:tc>
          <w:tcPr>
            <w:tcW w:w="4674" w:type="dxa"/>
            <w:vAlign w:val="center"/>
          </w:tcPr>
          <w:p w14:paraId="243F2AA3" w14:textId="77777777" w:rsidR="00B47E93" w:rsidRDefault="00B47E93" w:rsidP="003D42DE">
            <w:pPr>
              <w:jc w:val="center"/>
            </w:pPr>
            <w:r>
              <w:t>ZAHTJEV BR. 8</w:t>
            </w:r>
          </w:p>
        </w:tc>
        <w:tc>
          <w:tcPr>
            <w:tcW w:w="4670" w:type="dxa"/>
            <w:vAlign w:val="center"/>
          </w:tcPr>
          <w:p w14:paraId="26537E91" w14:textId="77777777" w:rsidR="00B47E93" w:rsidRDefault="00B47E93" w:rsidP="003D42DE">
            <w:pPr>
              <w:jc w:val="center"/>
            </w:pPr>
            <w:r>
              <w:t>Svi korisnici moraju imati mogućnost mijenjanja podataka za prijavu (korisničko ime i lozinka) i potpunog brisanja računa</w:t>
            </w:r>
          </w:p>
        </w:tc>
      </w:tr>
      <w:tr w:rsidR="00B47E93" w14:paraId="5F78ED56" w14:textId="77777777" w:rsidTr="00B47E93">
        <w:tc>
          <w:tcPr>
            <w:tcW w:w="4674" w:type="dxa"/>
            <w:vAlign w:val="center"/>
          </w:tcPr>
          <w:p w14:paraId="528A962C" w14:textId="77777777" w:rsidR="00B47E93" w:rsidRDefault="00B47E93" w:rsidP="003D42DE">
            <w:pPr>
              <w:jc w:val="center"/>
            </w:pPr>
            <w:r>
              <w:t>ZAHTJEV BR. 9</w:t>
            </w:r>
          </w:p>
        </w:tc>
        <w:tc>
          <w:tcPr>
            <w:tcW w:w="4670" w:type="dxa"/>
            <w:vAlign w:val="center"/>
          </w:tcPr>
          <w:p w14:paraId="29AFFC90" w14:textId="77777777" w:rsidR="00B47E93" w:rsidRDefault="00B47E93" w:rsidP="003D42DE">
            <w:pPr>
              <w:jc w:val="center"/>
            </w:pPr>
            <w:r>
              <w:t>Podaci svih korisnika spremljenih u bazu podataka moraju biti zaštićeni nekom vrstom šifriranja ukoliko dođe do neželjenog upada u bazu podataka</w:t>
            </w:r>
          </w:p>
        </w:tc>
      </w:tr>
    </w:tbl>
    <w:p w14:paraId="74D5F3F1" w14:textId="77777777" w:rsidR="00F50AE9" w:rsidRDefault="00F50AE9" w:rsidP="00F50AE9">
      <w:pPr>
        <w:pStyle w:val="Heading2"/>
        <w:numPr>
          <w:ilvl w:val="0"/>
          <w:numId w:val="0"/>
        </w:numPr>
        <w:ind w:left="788"/>
      </w:pPr>
    </w:p>
    <w:p w14:paraId="2EA9A37F" w14:textId="0F78DAC4" w:rsidR="00997F88" w:rsidRDefault="00997F88" w:rsidP="00E85991">
      <w:pPr>
        <w:pStyle w:val="Heading2"/>
      </w:pPr>
      <w:bookmarkStart w:id="10" w:name="_Toc170608098"/>
      <w:r>
        <w:t>Odabrane tehnologije za implementaciju</w:t>
      </w:r>
      <w:bookmarkEnd w:id="10"/>
    </w:p>
    <w:p w14:paraId="71828EBA" w14:textId="1D29B2D9" w:rsidR="00764596" w:rsidRPr="005F66F7" w:rsidRDefault="00B47E93" w:rsidP="005F66F7">
      <w:pPr>
        <w:rPr>
          <w:color w:val="000000" w:themeColor="text1"/>
        </w:rPr>
      </w:pPr>
      <w:r>
        <w:rPr>
          <w:color w:val="000000" w:themeColor="text1"/>
        </w:rPr>
        <w:t>Kada</w:t>
      </w:r>
      <w:r w:rsidR="00997F88" w:rsidRPr="005F66F7">
        <w:rPr>
          <w:color w:val="000000" w:themeColor="text1"/>
        </w:rPr>
        <w:t xml:space="preserve"> se u obzir uzmu svi zahtjevi korisnika, zajedno s već postojećim primjenama koje su gore navedene i popularnost programskih rješenja u određenim situacijama mogu se lako odabrati sve potrebne tehnologije za razvoj zatraženog sustava. Za ulogu poslužitelja </w:t>
      </w:r>
      <w:r w:rsidR="00527C6F" w:rsidRPr="005F66F7">
        <w:rPr>
          <w:color w:val="000000" w:themeColor="text1"/>
        </w:rPr>
        <w:t xml:space="preserve">odabrano je Raspberry Pi 4 single board računalo zajedno sa svim potrebnim dodatcima (SD kartica na kojoj će biti </w:t>
      </w:r>
      <w:r w:rsidR="00764596" w:rsidRPr="005F66F7">
        <w:rPr>
          <w:color w:val="000000" w:themeColor="text1"/>
        </w:rPr>
        <w:t xml:space="preserve">pohranjen prigodan sustav za upravljanje Raspberry Pi hardverom, Ethernet kabl i ostalo). </w:t>
      </w:r>
    </w:p>
    <w:p w14:paraId="31F06957" w14:textId="6F05F9AE" w:rsidR="00B47E93" w:rsidRPr="005F66F7" w:rsidRDefault="00764596" w:rsidP="005F66F7">
      <w:pPr>
        <w:rPr>
          <w:color w:val="000000" w:themeColor="text1"/>
        </w:rPr>
      </w:pPr>
      <w:r w:rsidRPr="005F66F7">
        <w:rPr>
          <w:color w:val="000000" w:themeColor="text1"/>
        </w:rPr>
        <w:t>Kao sustav za upravljanje relacijskim bazama podataka koristiti će se MySQL iz nekoliko razloga. Jedan od razloga je taj što su zahtjevi na aplikacijsko rješenje jasno i unaprijed definirani te je stoga praktično rješenje predstaviti relacijskom bazom podataka što MySQL  upravo i je. Za administrativni alat za upravljanje MySQL kao opcija odabran je phpMyAdmin jer je besplatan</w:t>
      </w:r>
      <w:r w:rsidR="005F66F7" w:rsidRPr="005F66F7">
        <w:rPr>
          <w:color w:val="000000" w:themeColor="text1"/>
        </w:rPr>
        <w:t xml:space="preserve">, </w:t>
      </w:r>
      <w:r w:rsidRPr="005F66F7">
        <w:rPr>
          <w:color w:val="000000" w:themeColor="text1"/>
        </w:rPr>
        <w:t xml:space="preserve">otvorenog </w:t>
      </w:r>
      <w:r w:rsidR="005F66F7" w:rsidRPr="005F66F7">
        <w:rPr>
          <w:color w:val="000000" w:themeColor="text1"/>
        </w:rPr>
        <w:t>koda (open source), intuitivan i lak za korištenje, te se njime ujedno rješava ZAHT</w:t>
      </w:r>
      <w:r w:rsidR="005F66F7" w:rsidRPr="005F66F7">
        <w:rPr>
          <w:color w:val="000000" w:themeColor="text1"/>
        </w:rPr>
        <w:t>J</w:t>
      </w:r>
      <w:r w:rsidR="005F66F7" w:rsidRPr="005F66F7">
        <w:rPr>
          <w:color w:val="000000" w:themeColor="text1"/>
        </w:rPr>
        <w:t>EV BR.3</w:t>
      </w:r>
      <w:r w:rsidR="005F66F7">
        <w:rPr>
          <w:color w:val="000000" w:themeColor="text1"/>
        </w:rPr>
        <w:t>.</w:t>
      </w:r>
    </w:p>
    <w:p w14:paraId="3EFBC159" w14:textId="7D67BFF7" w:rsidR="00997F88" w:rsidRDefault="00764596" w:rsidP="00997F88">
      <w:r>
        <w:t xml:space="preserve">Za izradu web aplikacije </w:t>
      </w:r>
      <w:r w:rsidR="007C5EC1">
        <w:t xml:space="preserve">odabran je PHP </w:t>
      </w:r>
      <w:r w:rsidR="007B4694">
        <w:t>skriptni</w:t>
      </w:r>
      <w:r w:rsidR="007C5EC1">
        <w:t xml:space="preserve"> jezik uz dodatke HTML-a za potrebe izgradnje strukture, CSS-a kako bi web aplikacija dobila dobar prezentacijski element i ujedno</w:t>
      </w:r>
      <w:r w:rsidR="00B47E93">
        <w:t xml:space="preserve"> </w:t>
      </w:r>
      <w:r w:rsidR="007C5EC1">
        <w:lastRenderedPageBreak/>
        <w:t>responzivnosti za više vrsta uređaja različitih rezolucija i JavaScripta-a za dodavanje dodatne dinamičnosti koja će poboljšati korisničko iskustvo.</w:t>
      </w:r>
    </w:p>
    <w:p w14:paraId="10E6F7AD" w14:textId="3089B9CC" w:rsidR="00E85991" w:rsidRDefault="00E85991" w:rsidP="00E85991">
      <w:pPr>
        <w:pStyle w:val="Heading2"/>
      </w:pPr>
      <w:bookmarkStart w:id="11" w:name="_Toc170608099"/>
      <w:r>
        <w:t>Raspberry Pi</w:t>
      </w:r>
      <w:bookmarkEnd w:id="11"/>
    </w:p>
    <w:p w14:paraId="40AC08FA" w14:textId="3EA08B30" w:rsidR="009E3522" w:rsidRDefault="004669B8" w:rsidP="009E3522">
      <w:r>
        <w:t xml:space="preserve">Raspberry Pi </w:t>
      </w:r>
      <w:r>
        <w:fldChar w:fldCharType="begin"/>
      </w:r>
      <w:r>
        <w:instrText xml:space="preserve"> ADDIN ZOTERO_ITEM CSL_CITATION {"citationID":"dWsSvC3H","properties":{"formattedCitation":"[13]","plainCitation":"[13]","noteIndex":0},"citationItems":[{"id":64,"uris":["http://zotero.org/groups/5581144/items/ZJLL7UWR"],"itemData":{"id":64,"type":"webpage","language":"en","title":"What is a Raspberry Pi? | Opensource.com","title-short":"What is a Raspberry Pi?","URL":"https://opensource.com/resources/raspberry-pi","author":[{"family":"Nuttall","given":"Ben"}],"accessed":{"date-parts":[["2024",6,29]]}}}],"schema":"https://github.com/citation-style-language/schema/raw/master/csl-citation.json"} </w:instrText>
      </w:r>
      <w:r>
        <w:fldChar w:fldCharType="separate"/>
      </w:r>
      <w:r>
        <w:rPr>
          <w:noProof/>
        </w:rPr>
        <w:t>[13]</w:t>
      </w:r>
      <w:r>
        <w:fldChar w:fldCharType="end"/>
      </w:r>
      <w:r>
        <w:t xml:space="preserve"> je naziv serije računala s jednom pločom (single board) koje je izradila britanska dobrotvorna organizacija Raspberry Pi Foundation s ciljem educiranja ljudi o računalstvu i stvaranju lakšeg pristupa informatičkom obrazovanju. Prvi Raspberry Pi je lansiran 2012. godine te je od tada objavljeno nekoliko iteracija i varijacija uređaja. Originalni Pi je imao jednojezgreni CPU brzine 700MHz i svega 256MB RAM-a, dok najnovija inačica Raspberry Pi 5 </w:t>
      </w:r>
      <w:r>
        <w:fldChar w:fldCharType="begin"/>
      </w:r>
      <w:r>
        <w:instrText xml:space="preserve"> ADDIN ZOTERO_ITEM CSL_CITATION {"citationID":"HtU0nkdB","properties":{"formattedCitation":"[14]","plainCitation":"[14]","noteIndex":0},"citationItems":[{"id":62,"uris":["http://zotero.org/groups/5581144/items/YLD3ZXTX"],"itemData":{"id":62,"type":"webpage","abstract":"The everything computer. Optimised.","container-title":"Raspberry Pi","language":"en-GB","title":"Buy a Raspberry Pi 5","URL":"https://www.raspberrypi.com/products/raspberry-pi-5/","author":[{"family":"Ltd","given":"Raspberry Pi"}],"accessed":{"date-parts":[["2024",6,29]]}}}],"schema":"https://github.com/citation-style-language/schema/raw/master/csl-citation.json"} </w:instrText>
      </w:r>
      <w:r>
        <w:fldChar w:fldCharType="separate"/>
      </w:r>
      <w:r>
        <w:rPr>
          <w:noProof/>
        </w:rPr>
        <w:t>[14]</w:t>
      </w:r>
      <w:r>
        <w:fldChar w:fldCharType="end"/>
      </w:r>
      <w:r>
        <w:t xml:space="preserve"> ima četverojezgreni 64-bitni procesor brzine 2.4GHz upareno s 4 ili čak 8GB RAM-a zajedno s mnoštvom drugih modula poput 4K60 HEVC decoder-a, Bluetooth 5.0 i još puno toga.</w:t>
      </w:r>
    </w:p>
    <w:p w14:paraId="50D0D468" w14:textId="2E8D651C" w:rsidR="004669B8" w:rsidRDefault="004669B8" w:rsidP="009E3522">
      <w:r>
        <w:t>Za potrebe ovog rada korištena je inačica Raspberry Pi 4 (četverojezgreni ARM Cortex-A72 procesor s brzinom takta 1.5GHz uparen s 4GB LPDDR4 RAM-a brzine 3200MHz).</w:t>
      </w:r>
    </w:p>
    <w:p w14:paraId="55498E55" w14:textId="1B437721" w:rsidR="008D6E85" w:rsidRDefault="008D6E85" w:rsidP="009E3522"/>
    <w:p w14:paraId="6C4C5179" w14:textId="77777777" w:rsidR="009F6DBB" w:rsidRDefault="008D6E85" w:rsidP="00B11CBF">
      <w:pPr>
        <w:keepNext/>
        <w:jc w:val="center"/>
      </w:pPr>
      <w:r>
        <w:fldChar w:fldCharType="begin"/>
      </w:r>
      <w:r>
        <w:instrText xml:space="preserve"> INCLUDEPICTURE "/Users/karlosibalic/Library/Group Containers/UBF8T346G9.ms/WebArchiveCopyPasteTempFiles/com.microsoft.Word/raspberry-pi-4-labelled-f5e5dcdf6a34223235f83261fa42d1e8.png" \* MERGEFORMATINET </w:instrText>
      </w:r>
      <w:r>
        <w:fldChar w:fldCharType="separate"/>
      </w:r>
      <w:r>
        <w:rPr>
          <w:noProof/>
        </w:rPr>
        <w:drawing>
          <wp:inline distT="0" distB="0" distL="0" distR="0" wp14:anchorId="0906BAAD" wp14:editId="78F15B82">
            <wp:extent cx="5939790" cy="3538855"/>
            <wp:effectExtent l="0" t="0" r="3810" b="4445"/>
            <wp:docPr id="1952613914" name="Picture 4" descr="Buy a Raspberry Pi 4 Model B – Raspberry 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uy a Raspberry Pi 4 Model B – Raspberry 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0243" cy="3545083"/>
                    </a:xfrm>
                    <a:prstGeom prst="rect">
                      <a:avLst/>
                    </a:prstGeom>
                    <a:noFill/>
                    <a:ln>
                      <a:noFill/>
                    </a:ln>
                  </pic:spPr>
                </pic:pic>
              </a:graphicData>
            </a:graphic>
          </wp:inline>
        </w:drawing>
      </w:r>
      <w:r>
        <w:fldChar w:fldCharType="end"/>
      </w:r>
    </w:p>
    <w:p w14:paraId="79032158" w14:textId="22AB8D3C" w:rsidR="008D6E85" w:rsidRDefault="009F6DBB" w:rsidP="009F6DBB">
      <w:pPr>
        <w:pStyle w:val="Caption"/>
        <w:rPr>
          <w:noProof/>
        </w:rPr>
      </w:pPr>
      <w:r>
        <w:t xml:space="preserve">Sl. </w:t>
      </w:r>
      <w:r w:rsidR="00832F70">
        <w:fldChar w:fldCharType="begin"/>
      </w:r>
      <w:r w:rsidR="00832F70">
        <w:instrText xml:space="preserve"> STYLEREF 1 \s </w:instrText>
      </w:r>
      <w:r w:rsidR="00832F70">
        <w:fldChar w:fldCharType="separate"/>
      </w:r>
      <w:r w:rsidR="00832F70">
        <w:rPr>
          <w:noProof/>
        </w:rPr>
        <w:t>3</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1</w:t>
      </w:r>
      <w:r w:rsidR="00832F70">
        <w:fldChar w:fldCharType="end"/>
      </w:r>
      <w:r w:rsidRPr="005F60EC">
        <w:t xml:space="preserve"> Dijelovi Raspberry Pi 4 single board računala</w:t>
      </w:r>
    </w:p>
    <w:p w14:paraId="6C5F7329" w14:textId="77777777" w:rsidR="008D6E85" w:rsidRDefault="008D6E85" w:rsidP="008D6E85">
      <w:pPr>
        <w:rPr>
          <w:noProof/>
        </w:rPr>
      </w:pPr>
    </w:p>
    <w:p w14:paraId="340C19F8" w14:textId="0E2A7F2A" w:rsidR="000A0498" w:rsidRDefault="000A0498" w:rsidP="008D6E85">
      <w:r>
        <w:lastRenderedPageBreak/>
        <w:t>Jednopločna računala (single board computer) je potpuno funkcionalno računalo u kojem su mikroprocesor, ulazno/izlazne funkcije, memorija i druge značajke izgrađene na jednoj ploči, s ugrađenim RAM-om unaprijed u određenoj količini i nema utor za proširenje perifernih uređaja.</w:t>
      </w:r>
    </w:p>
    <w:p w14:paraId="048A87F6" w14:textId="4F78C8BA" w:rsidR="000A0498" w:rsidRDefault="000A0498" w:rsidP="008D6E85">
      <w:r>
        <w:t>Razlika između SBC-eva i stolnih računala je ta što stolna računala naglašavaju svoju prilagodljivost individualnim korisničkim preferencijama dok pojednostavljena, nepromjenjiva struktura SBC-a rezultira znatno manjim brojem računalnih „bugova“, sukoba i drugih problema koji uzrokuju zastoje. Iz tog razloga su SBC-evi preferirano računalno rješenje za pokretanje vitalnih sustava koji moraju biti uvijek uključeni poput sustava za navođenje projektila, kontrolera semafora i slično.</w:t>
      </w:r>
    </w:p>
    <w:p w14:paraId="4AEF0AFA" w14:textId="00102A43" w:rsidR="00B47E93" w:rsidRDefault="00B47E93" w:rsidP="008D6E85">
      <w:r>
        <w:t>Kada uzmemo Raspberry Pi „ravno iz kutije“, ne dolazi s pred instaliranim operacijskim sustavom te je to potrebno napraviti sam. Kako Raspberry Pi nema internu memoriju na sebi potrebno je koristiti eksterni tip memorije (preporuča se SD kartica što je ujedno bila opcija za pohranu i na ovom projektu). Na izabranu eksternu memoriju potrebno je instalirati neki od ponuđenih operacijskih sustava koji su ponuđeni unutar aplikacije Raspberry Pi Imager. Raspberry Pi Imager je brzi i jednostavan način instaliranja Raspberry Pi OS-a i drugih operativnih sustava na SD karticu, spreman za korištenje s Raspberry Pi-em. Unutar aplikacije potrebno je odabrati inačicu Raspberry Pi uređaja (Raspberry Pi 4), operativni sustav po želji, te prikladan medij za pohranu.</w:t>
      </w:r>
    </w:p>
    <w:p w14:paraId="0FB23802" w14:textId="77777777" w:rsidR="00B47E93" w:rsidRDefault="00B47E93" w:rsidP="00B47E93">
      <w:pPr>
        <w:keepNext/>
        <w:jc w:val="center"/>
      </w:pPr>
      <w:r>
        <w:rPr>
          <w:noProof/>
        </w:rPr>
        <w:drawing>
          <wp:inline distT="0" distB="0" distL="0" distR="0" wp14:anchorId="5FEB23B2" wp14:editId="212B31C7">
            <wp:extent cx="5447328" cy="3771900"/>
            <wp:effectExtent l="0" t="0" r="1270" b="0"/>
            <wp:docPr id="77069782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697822" name="Picture 5"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95626" cy="3805343"/>
                    </a:xfrm>
                    <a:prstGeom prst="rect">
                      <a:avLst/>
                    </a:prstGeom>
                  </pic:spPr>
                </pic:pic>
              </a:graphicData>
            </a:graphic>
          </wp:inline>
        </w:drawing>
      </w:r>
    </w:p>
    <w:p w14:paraId="15044C6A" w14:textId="2F22B198" w:rsidR="003F2AA8" w:rsidRDefault="00B47E93" w:rsidP="00B47E93">
      <w:pPr>
        <w:pStyle w:val="Caption"/>
      </w:pPr>
      <w:r>
        <w:t xml:space="preserve">Sl. </w:t>
      </w:r>
      <w:r w:rsidR="00832F70">
        <w:fldChar w:fldCharType="begin"/>
      </w:r>
      <w:r w:rsidR="00832F70">
        <w:instrText xml:space="preserve"> STYLEREF 1 \s </w:instrText>
      </w:r>
      <w:r w:rsidR="00832F70">
        <w:fldChar w:fldCharType="separate"/>
      </w:r>
      <w:r w:rsidR="00832F70">
        <w:rPr>
          <w:noProof/>
        </w:rPr>
        <w:t>3</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2</w:t>
      </w:r>
      <w:r w:rsidR="00832F70">
        <w:fldChar w:fldCharType="end"/>
      </w:r>
      <w:r>
        <w:t xml:space="preserve"> Glavni prozor računalnog programa Raspberry Pi Imager</w:t>
      </w:r>
    </w:p>
    <w:p w14:paraId="3AFAE9D5" w14:textId="59FAA527" w:rsidR="00E85991" w:rsidRDefault="00E85991" w:rsidP="003F2AA8">
      <w:pPr>
        <w:pStyle w:val="Heading3"/>
      </w:pPr>
      <w:bookmarkStart w:id="12" w:name="_Toc170608100"/>
      <w:r>
        <w:lastRenderedPageBreak/>
        <w:t>Raspberry Pi OS</w:t>
      </w:r>
      <w:bookmarkEnd w:id="12"/>
    </w:p>
    <w:p w14:paraId="1C053685" w14:textId="5CF7EAE0" w:rsidR="00672A3D" w:rsidRDefault="00672A3D" w:rsidP="00672A3D">
      <w:r>
        <w:t xml:space="preserve">Raspberry Pi OS, nekada poznat još i pod nazivom Raspbian, je </w:t>
      </w:r>
      <w:r w:rsidR="003502A7">
        <w:t xml:space="preserve">službeni </w:t>
      </w:r>
      <w:r>
        <w:t>besplatni operativni sustav</w:t>
      </w:r>
      <w:r w:rsidR="003502A7">
        <w:t>,</w:t>
      </w:r>
      <w:r>
        <w:t xml:space="preserve"> zasnovan na Debian-u </w:t>
      </w:r>
      <w:r w:rsidR="003502A7">
        <w:t xml:space="preserve">koji spada u obitelj Unix operacijskih sustava, </w:t>
      </w:r>
      <w:r>
        <w:t>optimiziran za hardver Raspberry Pi-a. Budući da je Raspberry Pi OS izveden iz Debian-a, slijedi postupnu verziju ciklusa izdanja Debian-a koja se događaju svake 2 godine Raspberry PI OS podržava preko 35 000 Debian paketa koji zadovoljavaju većinu slučajeva upotrebe Raspberry Pi-a. Najnovija verzija Raspberry Pi OS-a temelji se na Debian Bookworm-u, dok je prethodna verzija bila temeljena na Debi</w:t>
      </w:r>
      <w:r w:rsidR="00653500">
        <w:t>an Bullseye-u</w:t>
      </w:r>
      <w:r w:rsidR="00653500">
        <w:fldChar w:fldCharType="begin"/>
      </w:r>
      <w:r w:rsidR="00653500">
        <w:instrText xml:space="preserve"> ADDIN ZOTERO_ITEM CSL_CITATION {"citationID":"yQYhAnnt","properties":{"formattedCitation":"[1]","plainCitation":"[1]","noteIndex":0},"citationItems":[{"id":20,"uris":["http://zotero.org/groups/5581144/items/JTDQMNFW"],"itemData":{"id":20,"type":"webpage","abstract":"The official documentation for Raspberry Pi computers and microcontrollers","language":"en","title":"Raspberry Pi OS - Raspberry Pi Documentation","URL":"https://www.raspberrypi.com/documentation/computers/os.html","accessed":{"date-parts":[["2024",6,27]]}}}],"schema":"https://github.com/citation-style-language/schema/raw/master/csl-citation.json"} </w:instrText>
      </w:r>
      <w:r w:rsidR="00653500">
        <w:fldChar w:fldCharType="separate"/>
      </w:r>
      <w:r w:rsidR="00653500">
        <w:rPr>
          <w:noProof/>
        </w:rPr>
        <w:t>[1]</w:t>
      </w:r>
      <w:r w:rsidR="00653500">
        <w:fldChar w:fldCharType="end"/>
      </w:r>
      <w:r w:rsidR="00653500">
        <w:t xml:space="preserve">. </w:t>
      </w:r>
    </w:p>
    <w:p w14:paraId="3499DF53" w14:textId="5D31B89B" w:rsidR="00653500" w:rsidRDefault="00653500" w:rsidP="00672A3D">
      <w:r>
        <w:t>Za potrebe ovog rada odabran je i instaliran na medij za pohranu pomoću Raspberry Pi Imager-a, Raspberry Pi OS Lite, port Debian Bookworm-a bez okruženja radne površine (dostupan je samo terminal). Iz razloga što nije potrebna verzija s radnom površinom jer Raspberry Pi OS podržava SSH protokol te se lako možemo spojiti putem drugog uređaja koje ima operacijski sustav s okruženjem radne površine. I također se uštedi na prostoru (32-bitna desktop verzija zauzima 1158MB, dok 32-bitna Lite verzija zauzima 474MB).</w:t>
      </w:r>
      <w:r w:rsidR="00574E45">
        <w:t xml:space="preserve"> No ako iz nekog razloga postoji potreba da se prebaci s Lite verzije na Desktop, moguće je unutar terminal-a već instalirane verzije napraviti nadogradnju.</w:t>
      </w:r>
    </w:p>
    <w:p w14:paraId="1F8216EE" w14:textId="77777777" w:rsidR="009F6DBB" w:rsidRDefault="00574E45" w:rsidP="00B11CBF">
      <w:pPr>
        <w:keepNext/>
        <w:jc w:val="center"/>
      </w:pPr>
      <w:r>
        <w:rPr>
          <w:noProof/>
        </w:rPr>
        <w:drawing>
          <wp:inline distT="0" distB="0" distL="0" distR="0" wp14:anchorId="2DD64685" wp14:editId="252BE1B2">
            <wp:extent cx="5119951" cy="4013200"/>
            <wp:effectExtent l="0" t="0" r="0" b="0"/>
            <wp:docPr id="2093446027"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446027" name="Picture 6"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15323" cy="4166340"/>
                    </a:xfrm>
                    <a:prstGeom prst="rect">
                      <a:avLst/>
                    </a:prstGeom>
                  </pic:spPr>
                </pic:pic>
              </a:graphicData>
            </a:graphic>
          </wp:inline>
        </w:drawing>
      </w:r>
    </w:p>
    <w:p w14:paraId="50EF4CA6" w14:textId="5AC18E8B" w:rsidR="00574E45" w:rsidRDefault="009F6DBB" w:rsidP="00195DE8">
      <w:pPr>
        <w:pStyle w:val="Caption"/>
      </w:pPr>
      <w:r>
        <w:t xml:space="preserve">Sl. </w:t>
      </w:r>
      <w:r w:rsidR="00832F70">
        <w:fldChar w:fldCharType="begin"/>
      </w:r>
      <w:r w:rsidR="00832F70">
        <w:instrText xml:space="preserve"> STYLEREF 1 \s </w:instrText>
      </w:r>
      <w:r w:rsidR="00832F70">
        <w:fldChar w:fldCharType="separate"/>
      </w:r>
      <w:r w:rsidR="00832F70">
        <w:rPr>
          <w:noProof/>
        </w:rPr>
        <w:t>3</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3</w:t>
      </w:r>
      <w:r w:rsidR="00832F70">
        <w:fldChar w:fldCharType="end"/>
      </w:r>
      <w:r>
        <w:t xml:space="preserve"> </w:t>
      </w:r>
      <w:r w:rsidRPr="003D5E10">
        <w:t>Pokretanje Raspberry Pi OS Lite sustava</w:t>
      </w:r>
    </w:p>
    <w:p w14:paraId="03E8243C" w14:textId="4633EBF1" w:rsidR="003F2AA8" w:rsidRDefault="007C5EC1" w:rsidP="003F2AA8">
      <w:pPr>
        <w:pStyle w:val="Heading2"/>
      </w:pPr>
      <w:bookmarkStart w:id="13" w:name="_Toc170608101"/>
      <w:r>
        <w:lastRenderedPageBreak/>
        <w:t>MySQL</w:t>
      </w:r>
      <w:bookmarkEnd w:id="13"/>
    </w:p>
    <w:p w14:paraId="7D8C5D94" w14:textId="77777777" w:rsidR="00FD4A90" w:rsidRDefault="00277AE9" w:rsidP="00574E45">
      <w:r>
        <w:t>MySQL je najpopularnija baza podataka otvorenog koda (open source) na svijetu. Prema DB-Engines</w:t>
      </w:r>
      <w:r>
        <w:fldChar w:fldCharType="begin"/>
      </w:r>
      <w:r>
        <w:instrText xml:space="preserve"> ADDIN ZOTERO_ITEM CSL_CITATION {"citationID":"kY4Sr1Yd","properties":{"formattedCitation":"[15]","plainCitation":"[15]","noteIndex":0},"citationItems":[{"id":66,"uris":["http://zotero.org/groups/5581144/items/FREFY7FJ"],"itemData":{"id":66,"type":"webpage","abstract":"Popularity ranking of database management systems.","container-title":"DB-Engines","language":"en","title":"DB-Engines Ranking","URL":"https://db-engines.com/en/ranking","accessed":{"date-parts":[["2024",6,29]]}}}],"schema":"https://github.com/citation-style-language/schema/raw/master/csl-citation.json"} </w:instrText>
      </w:r>
      <w:r>
        <w:fldChar w:fldCharType="separate"/>
      </w:r>
      <w:r>
        <w:rPr>
          <w:noProof/>
        </w:rPr>
        <w:t>[15]</w:t>
      </w:r>
      <w:r>
        <w:fldChar w:fldCharType="end"/>
      </w:r>
      <w:r>
        <w:t xml:space="preserve"> MySQL je druga najpopularnija baza podataka na svijetu, iza Oracle Database. MySQL pokreće mnoge od najčešće pristupanih na dnevnoj bazi aplikacija kao što su: Facebook, Twitter, Netflix, Uber, Airbnb, Shopify i Booking. Budući da je MySQL open source, uključuje brojne značajke razvijene u bliskoj suradnji s korisnicima tijekom više od 25 godina.</w:t>
      </w:r>
      <w:r w:rsidR="00FD4A90">
        <w:t xml:space="preserve"> </w:t>
      </w:r>
      <w:r w:rsidR="00FD4A90" w:rsidRPr="00FD4A90">
        <w:t xml:space="preserve">MySQL </w:t>
      </w:r>
      <w:r w:rsidR="00FD4A90">
        <w:t>je dosljedno rangiran kao najpopularnija baza podataka za programere, prema anketama Stack Overflow-a i JetBrains-a. Podržava sljedeće popularne programske jezike: PHP, Python, Java, C, C++, Ruby, Rust, C# i još mnogo drugih.</w:t>
      </w:r>
      <w:r>
        <w:t xml:space="preserve"> Stoga nije na iznenađenje </w:t>
      </w:r>
      <w:r w:rsidR="001A5A36">
        <w:t>da će i za ovaj projekt biti korištena MySQL baza podataka. MySQL je sustav za upravljanje relacijskim bazama podataka. Baze podataka</w:t>
      </w:r>
      <w:r w:rsidR="001A5A36">
        <w:fldChar w:fldCharType="begin"/>
      </w:r>
      <w:r w:rsidR="001A5A36">
        <w:instrText xml:space="preserve"> ADDIN ZOTERO_ITEM CSL_CITATION {"citationID":"QKDrbglP","properties":{"formattedCitation":"[16]","plainCitation":"[16]","noteIndex":0},"citationItems":[{"id":68,"uris":["http://zotero.org/groups/5581144/items/KTV5CVQF"],"itemData":{"id":68,"type":"webpage","abstract":"Learn why MySQL, the world’s most popular open source database, powers many of the most lag applications.","language":"en","title":"What is MySQL?","URL":"https://www.oracle.com/mysql/what-is-mysql/","accessed":{"date-parts":[["2024",6,29]]}}}],"schema":"https://github.com/citation-style-language/schema/raw/master/csl-citation.json"} </w:instrText>
      </w:r>
      <w:r w:rsidR="001A5A36">
        <w:fldChar w:fldCharType="separate"/>
      </w:r>
      <w:r w:rsidR="001A5A36">
        <w:rPr>
          <w:noProof/>
        </w:rPr>
        <w:t>[16]</w:t>
      </w:r>
      <w:r w:rsidR="001A5A36">
        <w:fldChar w:fldCharType="end"/>
      </w:r>
      <w:r w:rsidR="001A5A36">
        <w:t xml:space="preserve"> su osnovno skladište podataka za sve softverske aplikacije (sustav pohranjuje informacije kada god netko izvrši web pretraživanje, prijavi se na račun, izvrši transakciju i tako dalje, kako bi im se moglo pristupiti u budućnosti). Relacijska baza podataka pohranjuje podatke u zasebne tablice umjesto da sve podatke stavlja u jedno veliko skladište. </w:t>
      </w:r>
    </w:p>
    <w:p w14:paraId="1A7E75A9" w14:textId="19C6E002" w:rsidR="00574E45" w:rsidRPr="00574E45" w:rsidRDefault="001A5A36" w:rsidP="00574E45">
      <w:r>
        <w:t>Struktura baze podataka organizirana je u fizičke datoteke optimizirane za brzinu. Logički model podataka, s objektima kao što su podatkovne tablice, pogledi, retci i stupci, nudi fleksibilno programsko okruženje. Postavljate pravila koja upravljaju odnosima između različitih podatkovnih polja, kao što su jedan prema jedan, jedan prema više, jedinstveno, obavezno ili obzirno. Baza podataka provodi ova pravila tako da s dobro dizajniranom bazom podataka vaša aplikacija nikada ne vidi podatke koji su nedosljedni, duplicirani, nevažeći, zastarjeli ili nedostajući.</w:t>
      </w:r>
    </w:p>
    <w:p w14:paraId="1A895341" w14:textId="588F5D7A" w:rsidR="007C5EC1" w:rsidRDefault="007C5EC1" w:rsidP="007C5EC1">
      <w:pPr>
        <w:pStyle w:val="Heading2"/>
      </w:pPr>
      <w:bookmarkStart w:id="14" w:name="_Toc170608102"/>
      <w:r>
        <w:t>phpMyAdmin</w:t>
      </w:r>
      <w:bookmarkEnd w:id="14"/>
    </w:p>
    <w:p w14:paraId="433DFF9B" w14:textId="651AD01A" w:rsidR="00FD4A90" w:rsidRDefault="00FD4A90" w:rsidP="00FD4A90">
      <w:r>
        <w:t xml:space="preserve">phpMyAdmin je besplatni softverski alat </w:t>
      </w:r>
      <w:r w:rsidR="00943D7E">
        <w:t xml:space="preserve">uveden 9. rujna 1998. godine, </w:t>
      </w:r>
      <w:r>
        <w:t>napisan u PHP-u koji je namijenjen upravljaju MySQL bazom podataka putem weba. phpMyAdmin podržava širok raspon operacija nad MySQL i MariaDB bazama podataka. Često korištene operacije (upravljanje bazama podataka, tablicama, stupcima, relacijama, indeksima, korisnicima, dozvolama i tako dalje), mogu se izvoditi preko korisničkog sučelja, dok i dalje imate mogućnost izravnog izvršavanja bilo koje SQL naredbe.</w:t>
      </w:r>
    </w:p>
    <w:p w14:paraId="34EFC9E9" w14:textId="77777777" w:rsidR="00195DE8" w:rsidRDefault="00FD4A90" w:rsidP="00FD4A90">
      <w:r>
        <w:t>Kako Software Freedom Conservancy, čiji je phpMyAdmin projekt, navodi</w:t>
      </w:r>
      <w:r w:rsidR="00943D7E">
        <w:fldChar w:fldCharType="begin"/>
      </w:r>
      <w:r w:rsidR="00943D7E">
        <w:instrText xml:space="preserve"> ADDIN ZOTERO_ITEM CSL_CITATION {"citationID":"MD6alBAJ","properties":{"formattedCitation":"[17]","plainCitation":"[17]","noteIndex":0},"citationItems":[{"id":70,"uris":["http://zotero.org/groups/5581144/items/9NWV57SS"],"itemData":{"id":70,"type":"webpage","container-title":"phpMyAdmin","language":"en","title":"phpMyAdmin","URL":"https://www.phpmyadmin.net/","author":[{"family":"contributors","given":"phpMyAdmin"}],"accessed":{"date-parts":[["2024",6,29]]}}}],"schema":"https://github.com/citation-style-language/schema/raw/master/csl-citation.json"} </w:instrText>
      </w:r>
      <w:r w:rsidR="00943D7E">
        <w:fldChar w:fldCharType="separate"/>
      </w:r>
      <w:r w:rsidR="00943D7E">
        <w:rPr>
          <w:noProof/>
        </w:rPr>
        <w:t>[17]</w:t>
      </w:r>
      <w:r w:rsidR="00943D7E">
        <w:fldChar w:fldCharType="end"/>
      </w:r>
      <w:r>
        <w:t xml:space="preserve">: „phpMyAdmin dolazi sa širokim rasponom dokumentacije i korisnici su dobrodošli ažurirati </w:t>
      </w:r>
      <w:r w:rsidR="00943D7E">
        <w:t xml:space="preserve">naše wiki stranice kako bi podijelili ideje i upute za razne operacije. </w:t>
      </w:r>
    </w:p>
    <w:p w14:paraId="333E8D95" w14:textId="0826008D" w:rsidR="00943D7E" w:rsidRDefault="00943D7E" w:rsidP="00FD4A90">
      <w:r>
        <w:lastRenderedPageBreak/>
        <w:t>PhpMyAdmin tim pokušat će vam pomoći ako se suočite s bilo kakvim problemom.“. phpMyAdmin je zreo projekt sa stabilnom i fleksibilnom bazom koda koji se razvija više od 25 godina, te ne čudi zašto se brojni developeri odlučuju baš za njega.</w:t>
      </w:r>
    </w:p>
    <w:p w14:paraId="11620498" w14:textId="77777777" w:rsidR="009F6DBB" w:rsidRDefault="00943D7E" w:rsidP="00B11CBF">
      <w:pPr>
        <w:keepNext/>
        <w:jc w:val="center"/>
      </w:pPr>
      <w:r>
        <w:rPr>
          <w:noProof/>
        </w:rPr>
        <w:drawing>
          <wp:inline distT="0" distB="0" distL="0" distR="0" wp14:anchorId="691DCDDF" wp14:editId="34974401">
            <wp:extent cx="5997118" cy="3349256"/>
            <wp:effectExtent l="0" t="0" r="0" b="3810"/>
            <wp:docPr id="11607308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730849" name="Picture 116073084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5443" cy="3538203"/>
                    </a:xfrm>
                    <a:prstGeom prst="rect">
                      <a:avLst/>
                    </a:prstGeom>
                  </pic:spPr>
                </pic:pic>
              </a:graphicData>
            </a:graphic>
          </wp:inline>
        </w:drawing>
      </w:r>
    </w:p>
    <w:p w14:paraId="70243FEA" w14:textId="5E400E4C" w:rsidR="00943D7E" w:rsidRPr="00FD4A90" w:rsidRDefault="009F6DBB" w:rsidP="009F6DBB">
      <w:pPr>
        <w:pStyle w:val="Caption"/>
      </w:pPr>
      <w:r>
        <w:t xml:space="preserve">Sl. </w:t>
      </w:r>
      <w:r w:rsidR="00832F70">
        <w:fldChar w:fldCharType="begin"/>
      </w:r>
      <w:r w:rsidR="00832F70">
        <w:instrText xml:space="preserve"> STYLEREF 1 \s </w:instrText>
      </w:r>
      <w:r w:rsidR="00832F70">
        <w:fldChar w:fldCharType="separate"/>
      </w:r>
      <w:r w:rsidR="00832F70">
        <w:rPr>
          <w:noProof/>
        </w:rPr>
        <w:t>3</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4</w:t>
      </w:r>
      <w:r w:rsidR="00832F70">
        <w:fldChar w:fldCharType="end"/>
      </w:r>
      <w:r>
        <w:t xml:space="preserve"> </w:t>
      </w:r>
      <w:r w:rsidRPr="006B6E3A">
        <w:t>Demo primjerak rada phpMyAdmin dostupan na poveznici: demo.phpmyadmin.net/master-config/public/</w:t>
      </w:r>
    </w:p>
    <w:p w14:paraId="6D725F08" w14:textId="77777777" w:rsidR="009F6DBB" w:rsidRDefault="009F6DBB" w:rsidP="009F6DBB">
      <w:pPr>
        <w:pStyle w:val="Heading2"/>
        <w:numPr>
          <w:ilvl w:val="0"/>
          <w:numId w:val="0"/>
        </w:numPr>
        <w:ind w:left="788"/>
      </w:pPr>
    </w:p>
    <w:p w14:paraId="4502DA3F" w14:textId="59B41ABB" w:rsidR="001A5A36" w:rsidRDefault="001A5A36" w:rsidP="007C5EC1">
      <w:pPr>
        <w:pStyle w:val="Heading2"/>
      </w:pPr>
      <w:bookmarkStart w:id="15" w:name="_Toc170608103"/>
      <w:r>
        <w:t>Apache</w:t>
      </w:r>
      <w:bookmarkEnd w:id="15"/>
    </w:p>
    <w:p w14:paraId="16EDAF15" w14:textId="091FDB54" w:rsidR="00943D7E" w:rsidRDefault="00943D7E" w:rsidP="00943D7E">
      <w:r>
        <w:t xml:space="preserve">Za ovaj projekt, osim što je bilo važno izabrati prikladnu bazu podataka te web sučelje treće strane koje će njome upravljati, neizostavno je bilo odabrati i HTTP </w:t>
      </w:r>
      <w:r w:rsidR="006433C6">
        <w:t xml:space="preserve">poslužitelja. </w:t>
      </w:r>
    </w:p>
    <w:p w14:paraId="1F1C242A" w14:textId="77777777" w:rsidR="00195DE8" w:rsidRDefault="006433C6" w:rsidP="00943D7E">
      <w:r>
        <w:t xml:space="preserve">HTTP </w:t>
      </w:r>
      <w:r>
        <w:fldChar w:fldCharType="begin"/>
      </w:r>
      <w:r>
        <w:instrText xml:space="preserve"> ADDIN ZOTERO_ITEM CSL_CITATION {"citationID":"q6GbSRks","properties":{"formattedCitation":"[18]","plainCitation":"[18]","noteIndex":0},"citationItems":[{"id":71,"uris":["http://zotero.org/groups/5581144/items/C36DYFSD"],"itemData":{"id":71,"type":"webpage","abstract":"Hypertext Transfer Protocol (HTTP) is the foundation of the World Wide Web, and is used to load web pages using hypertext links. Learn more about HTTP.","language":"en-gb","title":"What is HTTP?","URL":"https://www.cloudflare.com/learning/ddos/glossary/hypertext-transfer-protocol-http/","accessed":{"date-parts":[["2024",6,29]]}}}],"schema":"https://github.com/citation-style-language/schema/raw/master/csl-citation.json"} </w:instrText>
      </w:r>
      <w:r>
        <w:fldChar w:fldCharType="separate"/>
      </w:r>
      <w:r>
        <w:rPr>
          <w:noProof/>
        </w:rPr>
        <w:t>[18]</w:t>
      </w:r>
      <w:r>
        <w:fldChar w:fldCharType="end"/>
      </w:r>
      <w:r>
        <w:t xml:space="preserve">, skraćeno od Hypertext Transfer Protocol, je temelj World Wide Web-a i koristi se za učitavanje web stranica pomoću hipertekstualnih veza. HTTP je protokol aplikacijskog sloja dizajniran za prijenos informacija između umreženih uređaja i radi povrh ostalih slojeva skupa mrežnih protokola. Tipičan tijek preko HTTP-a uključuje klijentsko računalo koje šalje zahtjev poslužitelju, koji zatim šalje poruku odgovora. HTTP zahtjev je način na koji internetske komunikacijske platforme kao što su web preglednici traže informacije potrebne za učitavanje web stranice. Svaki HTTP zahtjev upućen preko interneta sa sobom nosi niz kodiranih podataka koji nose različite vrste informacija. </w:t>
      </w:r>
    </w:p>
    <w:p w14:paraId="541EB492" w14:textId="77777777" w:rsidR="00195DE8" w:rsidRDefault="00195DE8" w:rsidP="00943D7E"/>
    <w:p w14:paraId="20AF77B0" w14:textId="77777777" w:rsidR="00195DE8" w:rsidRDefault="00195DE8" w:rsidP="00943D7E"/>
    <w:p w14:paraId="25A29B45" w14:textId="39021A15" w:rsidR="006433C6" w:rsidRDefault="006433C6" w:rsidP="00943D7E">
      <w:r>
        <w:lastRenderedPageBreak/>
        <w:t xml:space="preserve">Tipičan HTTP zahtjev sadrži: </w:t>
      </w:r>
    </w:p>
    <w:p w14:paraId="16A57273" w14:textId="607595B2" w:rsidR="006433C6" w:rsidRDefault="006433C6" w:rsidP="006433C6">
      <w:pPr>
        <w:pStyle w:val="ListNumber2"/>
      </w:pPr>
      <w:r>
        <w:t>vrstu HTTP verzije</w:t>
      </w:r>
    </w:p>
    <w:p w14:paraId="1E38C41C" w14:textId="19FCBDAF" w:rsidR="006433C6" w:rsidRDefault="006433C6" w:rsidP="006433C6">
      <w:pPr>
        <w:pStyle w:val="ListNumber2"/>
      </w:pPr>
      <w:r>
        <w:t>URL</w:t>
      </w:r>
    </w:p>
    <w:p w14:paraId="1FCB91DD" w14:textId="1005AB42" w:rsidR="006433C6" w:rsidRDefault="006433C6" w:rsidP="006433C6">
      <w:pPr>
        <w:pStyle w:val="ListNumber2"/>
      </w:pPr>
      <w:r>
        <w:t>HTTP metodu</w:t>
      </w:r>
    </w:p>
    <w:p w14:paraId="01B7FC44" w14:textId="4487BDCC" w:rsidR="006433C6" w:rsidRDefault="006433C6" w:rsidP="006433C6">
      <w:pPr>
        <w:pStyle w:val="ListNumber2"/>
      </w:pPr>
      <w:r>
        <w:t>zaglavlje HTTP zahtjeva</w:t>
      </w:r>
    </w:p>
    <w:p w14:paraId="53E3A611" w14:textId="62C9CEF1" w:rsidR="006433C6" w:rsidRDefault="006433C6" w:rsidP="009F6DBB">
      <w:pPr>
        <w:pStyle w:val="ListNumber2"/>
      </w:pPr>
      <w:r>
        <w:t>HTTP tijelo koje nije obavezno</w:t>
      </w:r>
    </w:p>
    <w:p w14:paraId="1FB42831" w14:textId="5C875330" w:rsidR="009F6DBB" w:rsidRDefault="009F6DBB" w:rsidP="009F6DBB">
      <w:r>
        <w:t xml:space="preserve">Postoji velik broj popularnih HTTP servera poput Nginx (koji radi na čak 34% web poslužitelja), Microsoft IIS, Node.js i slični. Za ovaj projekt je odabran Apache </w:t>
      </w:r>
      <w:r w:rsidR="0077160B">
        <w:t>HTTP poslužitelj.</w:t>
      </w:r>
    </w:p>
    <w:p w14:paraId="76C1EECD" w14:textId="75F0945B" w:rsidR="0077160B" w:rsidRDefault="0077160B" w:rsidP="009F6DBB">
      <w:r>
        <w:t xml:space="preserve">Naime, Apache HTTP Server Project je pokušaj razvoja i održavanja, od strane </w:t>
      </w:r>
      <w:r>
        <w:t>tvrtke Apache Software Foundation</w:t>
      </w:r>
      <w:r>
        <w:t xml:space="preserve">, HTTP poslužitelja otvorenog koda za moderne operativne sustave uključujući Windows i UNIX. Kako kažu iz Apache Software Foundation-a: „cilj ovog projekta je osigurati siguran, učinkovit i proširiv poslužitelj koji pruža HTTP usluge u skladu s trenutnim HTTP standardima“ </w:t>
      </w:r>
      <w:r>
        <w:fldChar w:fldCharType="begin"/>
      </w:r>
      <w:r>
        <w:instrText xml:space="preserve"> ADDIN ZOTERO_ITEM CSL_CITATION {"citationID":"g1s6P4dr","properties":{"formattedCitation":"[19]","plainCitation":"[19]","noteIndex":0},"citationItems":[{"id":73,"uris":["http://zotero.org/groups/5581144/items/MUAJHB5H"],"itemData":{"id":73,"type":"webpage","title":"Welcome! - The Apache HTTP Server Project","URL":"https://httpd.apache.org/","accessed":{"date-parts":[["2024",6,29]]}}}],"schema":"https://github.com/citation-style-language/schema/raw/master/csl-citation.json"} </w:instrText>
      </w:r>
      <w:r>
        <w:fldChar w:fldCharType="separate"/>
      </w:r>
      <w:r>
        <w:rPr>
          <w:noProof/>
        </w:rPr>
        <w:t>[19]</w:t>
      </w:r>
      <w:r>
        <w:fldChar w:fldCharType="end"/>
      </w:r>
      <w:r>
        <w:t>. Apache HTTP poslužitelj („httpd“) pokrenut je 1995. godine i najpopularniji je web poslužitelj na internetu sve od travnja 1996. Apache je izabran kao softver web poslužitelja za ovaj projekt iz nekoliko razloga. Osim što je brz, pouzdan, siguran i ima bogati povijest, ujedno je i besplatan te ima veliku podršku zajednice iz razloga što je open source i vrlo je prilagodljiv kako bi zadovoljio potrebe mnogih različitih okruženja korištenjem proširenja i modula koje nudi.</w:t>
      </w:r>
    </w:p>
    <w:p w14:paraId="727345E7" w14:textId="77777777" w:rsidR="009F6DBB" w:rsidRDefault="007C5EC1" w:rsidP="007C5EC1">
      <w:pPr>
        <w:pStyle w:val="Heading2"/>
      </w:pPr>
      <w:bookmarkStart w:id="16" w:name="_Toc170608104"/>
      <w:r>
        <w:t>PHP</w:t>
      </w:r>
      <w:bookmarkEnd w:id="16"/>
    </w:p>
    <w:p w14:paraId="75984439" w14:textId="779FE9D5" w:rsidR="004A1CBB" w:rsidRDefault="004A1CBB" w:rsidP="004A1CBB">
      <w:r>
        <w:t xml:space="preserve">S obzirom da je kao podloga za rad izabrana MySQL baza podataka, te prema zahtjevima korisnika izbor programskog </w:t>
      </w:r>
      <w:r w:rsidR="007B4694">
        <w:t>rješenja</w:t>
      </w:r>
      <w:r>
        <w:t xml:space="preserve"> </w:t>
      </w:r>
      <w:r w:rsidR="007B4694">
        <w:t xml:space="preserve">za izradu web aplikacije </w:t>
      </w:r>
      <w:r>
        <w:t>se sužava na PHP</w:t>
      </w:r>
      <w:r w:rsidR="007B4694">
        <w:t>.</w:t>
      </w:r>
    </w:p>
    <w:p w14:paraId="32953FA0" w14:textId="4B9B9E7A" w:rsidR="007B4694" w:rsidRPr="004A1CBB" w:rsidRDefault="007B4694" w:rsidP="004A1CBB">
      <w:r>
        <w:t>PHP</w:t>
      </w:r>
      <w:r>
        <w:fldChar w:fldCharType="begin"/>
      </w:r>
      <w:r>
        <w:instrText xml:space="preserve"> ADDIN ZOTERO_ITEM CSL_CITATION {"citationID":"uaVwc4JK","properties":{"formattedCitation":"[20]","plainCitation":"[20]","noteIndex":0},"citationItems":[{"id":75,"uris":["http://zotero.org/groups/5581144/items/4F3GK9PK"],"itemData":{"id":75,"type":"webpage","title":"PHP: What is PHP? - Manual","URL":"https://www.php.net/manual/en/intro-whatis.php","accessed":{"date-parts":[["2024",6,29]]}}}],"schema":"https://github.com/citation-style-language/schema/raw/master/csl-citation.json"} </w:instrText>
      </w:r>
      <w:r>
        <w:fldChar w:fldCharType="separate"/>
      </w:r>
      <w:r>
        <w:rPr>
          <w:noProof/>
        </w:rPr>
        <w:t>[20]</w:t>
      </w:r>
      <w:r>
        <w:fldChar w:fldCharType="end"/>
      </w:r>
      <w:r w:rsidR="003C3C18">
        <w:t xml:space="preserve"> </w:t>
      </w:r>
      <w:r>
        <w:t>(rekurzivni akronim: Hypertext Preprocessor) je široko korišten skriptni jezik opće namjene otvorenog koda koji je posebno prikladan za web razvoj i može se ugraditi u HTML. On</w:t>
      </w:r>
      <w:r w:rsidR="003C3C18">
        <w:t>o što PHP razlikuje od nečega poput JavaScripta na strani klijenta je to što se kod izvršava na poslužitelju, generirajući HTML koji se zatim šalje klijentu. Kada se uzmu u obzir ostale prednosti kao što su: besprijekorna integracija (PHP ima ugrađene funkcije i proširenja koja olakšavaju povezivanje s MySQL bazama podataka), brzina izvršavanja i učitavanja web aplikacije, te velika i aktivna zajednica programera koja postoji već duži vremenski period što pruža pristup brojnim resursima, rješenjima problema</w:t>
      </w:r>
      <w:r w:rsidR="00EB774B">
        <w:t xml:space="preserve"> i ostalo.</w:t>
      </w:r>
    </w:p>
    <w:p w14:paraId="1565ED5D" w14:textId="77777777" w:rsidR="009F6DBB" w:rsidRDefault="007C5EC1" w:rsidP="007C5EC1">
      <w:pPr>
        <w:pStyle w:val="Heading2"/>
      </w:pPr>
      <w:bookmarkStart w:id="17" w:name="_Toc170608105"/>
      <w:r>
        <w:lastRenderedPageBreak/>
        <w:t>HTML</w:t>
      </w:r>
      <w:bookmarkEnd w:id="17"/>
    </w:p>
    <w:p w14:paraId="35777342" w14:textId="369A193F" w:rsidR="00EB774B" w:rsidRPr="00EB774B" w:rsidRDefault="00EB774B" w:rsidP="00EB774B">
      <w:r>
        <w:t>HTML, skraćeno od Hyper Text Markup Language</w:t>
      </w:r>
      <w:r>
        <w:fldChar w:fldCharType="begin"/>
      </w:r>
      <w:r>
        <w:instrText xml:space="preserve"> ADDIN ZOTERO_ITEM CSL_CITATION {"citationID":"wRhDXnDB","properties":{"formattedCitation":"[21]","plainCitation":"[21]","noteIndex":0},"citationItems":[{"id":77,"uris":["http://zotero.org/groups/5581144/items/87TSAGKS"],"itemData":{"id":77,"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4",6,30]]}}}],"schema":"https://github.com/citation-style-language/schema/raw/master/csl-citation.json"} </w:instrText>
      </w:r>
      <w:r>
        <w:fldChar w:fldCharType="separate"/>
      </w:r>
      <w:r>
        <w:rPr>
          <w:noProof/>
        </w:rPr>
        <w:t>[21]</w:t>
      </w:r>
      <w:r>
        <w:fldChar w:fldCharType="end"/>
      </w:r>
      <w:r>
        <w:t>, je standardni označni jezik za izradu web stranica (opisuje strukturu web stranice). HTML se sastoji od niza elemenata koji govore pregledniku kako i koji sadržaj prikazati. Web preglednici poput Google Chrome-a, Mozilla Firefox-a, služe za čitanje HTML dokumenata i njihov ispravan prikaz (preglednik ne prikazuje HTML oznake, ali ih koristi za određivanje načina prikaza dokumenta). Biti će korišten zajedno s PHP-om tokom izrade web aplikacije.</w:t>
      </w:r>
    </w:p>
    <w:p w14:paraId="78081EDE" w14:textId="77777777" w:rsidR="009F6DBB" w:rsidRDefault="007C5EC1" w:rsidP="007C5EC1">
      <w:pPr>
        <w:pStyle w:val="Heading2"/>
      </w:pPr>
      <w:bookmarkStart w:id="18" w:name="_Toc170608106"/>
      <w:r>
        <w:t>CSS</w:t>
      </w:r>
      <w:bookmarkEnd w:id="18"/>
    </w:p>
    <w:p w14:paraId="683C8187" w14:textId="6849CE90" w:rsidR="00EB774B" w:rsidRPr="00EB774B" w:rsidRDefault="00EB774B" w:rsidP="00EB774B">
      <w:r>
        <w:t>Cascading Style Sheets</w:t>
      </w:r>
      <w:r w:rsidR="001A49C8">
        <w:fldChar w:fldCharType="begin"/>
      </w:r>
      <w:r w:rsidR="001A49C8">
        <w:instrText xml:space="preserve"> ADDIN ZOTERO_ITEM CSL_CITATION {"citationID":"Lax7TkIc","properties":{"formattedCitation":"[22]","plainCitation":"[22]","noteIndex":0},"citationItems":[{"id":79,"uris":["http://zotero.org/groups/5581144/items/DGD3NS4N"],"itemData":{"id":79,"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4",6,30]]}}}],"schema":"https://github.com/citation-style-language/schema/raw/master/csl-citation.json"} </w:instrText>
      </w:r>
      <w:r w:rsidR="001A49C8">
        <w:fldChar w:fldCharType="separate"/>
      </w:r>
      <w:r w:rsidR="001A49C8">
        <w:rPr>
          <w:noProof/>
        </w:rPr>
        <w:t>[22]</w:t>
      </w:r>
      <w:r w:rsidR="001A49C8">
        <w:fldChar w:fldCharType="end"/>
      </w:r>
      <w:r>
        <w:t xml:space="preserve">, skraćeno CSS, je jezik koji se koristi za stiliziranje web stranice. Opisuje kako HTML elementi trebaju biti prikazani na ekranu, papiru ili drugim medijima. CSS osim što doprinosi dizajnerskom aspektu </w:t>
      </w:r>
      <w:r w:rsidR="00ED33EA">
        <w:t>web stranice ili aplikacije, ujedno i štedi mnogo posla jer može kontrolirat izgled više web stranica odjednom. Vanjski listovi stilova pohranjeni su u CSS datotekama koji se pomoću oznake &lt;link&gt; povezuje s željenim HTML dokumentom</w:t>
      </w:r>
      <w:r w:rsidR="001A49C8">
        <w:t xml:space="preserve"> unutar zaglavlja.</w:t>
      </w:r>
    </w:p>
    <w:p w14:paraId="53E4621F" w14:textId="153E58BC" w:rsidR="007C5EC1" w:rsidRDefault="007C5EC1" w:rsidP="007C5EC1">
      <w:pPr>
        <w:pStyle w:val="Heading2"/>
      </w:pPr>
      <w:bookmarkStart w:id="19" w:name="_Toc170608107"/>
      <w:r>
        <w:t>J</w:t>
      </w:r>
      <w:r w:rsidR="009F6DBB">
        <w:t>avaScript</w:t>
      </w:r>
      <w:bookmarkEnd w:id="19"/>
    </w:p>
    <w:p w14:paraId="65379C20" w14:textId="7AFFF336" w:rsidR="001A49C8" w:rsidRDefault="001A49C8" w:rsidP="001A49C8">
      <w:r>
        <w:t>JavaScript</w:t>
      </w:r>
      <w:r w:rsidR="00856479">
        <w:t xml:space="preserve"> </w:t>
      </w:r>
      <w:r w:rsidR="00856479">
        <w:fldChar w:fldCharType="begin"/>
      </w:r>
      <w:r w:rsidR="00856479">
        <w:instrText xml:space="preserve"> ADDIN ZOTERO_ITEM CSL_CITATION {"citationID":"5bi2Lp9T","properties":{"formattedCitation":"[23]","plainCitation":"[23]","noteIndex":0},"citationItems":[{"id":81,"uris":["http://zotero.org/groups/5581144/items/I3MVVAUP"],"itemData":{"id":81,"type":"webpage","abstract":"So there you go, your first step into the world of JavaScript. We've begun with just theory, to start getting you used to why you'd use JavaScript and what kind of things you can do with it. Along the way, you saw a few code examples and learned how JavaScript fits in with the rest of the code on your website, amongst other things.","language":"en-US","title":"What is JavaScript? - Learn web development | MDN","title-short":"What is JavaScript?","URL":"https://developer.mozilla.org/en-US/docs/Learn/JavaScript/First_steps/What_is_JavaScript","accessed":{"date-parts":[["2024",6,30]]},"issued":{"date-parts":[["2024",6,28]]}}}],"schema":"https://github.com/citation-style-language/schema/raw/master/csl-citation.json"} </w:instrText>
      </w:r>
      <w:r w:rsidR="00856479">
        <w:fldChar w:fldCharType="separate"/>
      </w:r>
      <w:r w:rsidR="00856479">
        <w:rPr>
          <w:noProof/>
        </w:rPr>
        <w:t>[23]</w:t>
      </w:r>
      <w:r w:rsidR="00856479">
        <w:fldChar w:fldCharType="end"/>
      </w:r>
      <w:r>
        <w:t xml:space="preserve"> je skriptni ili programski jezik koji omogućuje implementaciju složenih značajki na web stranicama. Svaki put kada web stranica radi nešto osim statično prikazuje informacije, nego prikazuje pravovremena ažuriranja sadržaja, interaktivne karte, animirane 2D i 3D grafike i tako dalje, za to je zaslužan JavaScript. Dolazi kao treći sloj standardnih web tehnologija (nakon HTML-a i CSS-a).</w:t>
      </w:r>
    </w:p>
    <w:p w14:paraId="04E7E7EC" w14:textId="23656328" w:rsidR="00856479" w:rsidRDefault="00856479" w:rsidP="00856479">
      <w:pPr>
        <w:pStyle w:val="Heading2"/>
      </w:pPr>
      <w:bookmarkStart w:id="20" w:name="_Toc170608108"/>
      <w:r>
        <w:t>Winbox</w:t>
      </w:r>
      <w:bookmarkEnd w:id="20"/>
    </w:p>
    <w:p w14:paraId="47B69104" w14:textId="77777777" w:rsidR="00195DE8" w:rsidRDefault="002C624B" w:rsidP="00856479">
      <w:r>
        <w:t>U tablici zahtjeva korisnika, ZAHTJEV br. 2 nalaže kako je potrebno omogućiti pristupiti web aplikaciji u bilo kojem trenutku i s bilo koje lokacije. U prijevodu, poslužitelju se mora moći pristupiti ne samo putem lokalne mreže nego i vanjske (kada je korisnik spojen na WiFi na nekoj drugoj lokaciji ili mobilnim podacima)</w:t>
      </w:r>
      <w:r w:rsidR="00A4195A">
        <w:t xml:space="preserve">. </w:t>
      </w:r>
      <w:r w:rsidR="00B11CBF">
        <w:t xml:space="preserve">Unutar lokalne mreže se sustavu pristupa putem lokalne IP adrese koju poslužitelj ima (npr. 192.168.1.53), a ako korisnik nije povezan na lokalnu mrežu mora pristupiti putem javne IP adrese. </w:t>
      </w:r>
      <w:r w:rsidR="00A4195A">
        <w:t>Problem nastaje kada je port na usmjerivaču (npr. 80)</w:t>
      </w:r>
      <w:r w:rsidR="00B11CBF">
        <w:t>,</w:t>
      </w:r>
      <w:r w:rsidR="00A4195A">
        <w:t xml:space="preserve"> </w:t>
      </w:r>
      <w:r w:rsidR="00B11CBF">
        <w:t xml:space="preserve">za javnu adresu preko koje se pristupa sustavu, </w:t>
      </w:r>
      <w:r w:rsidR="00A4195A">
        <w:t>blokiran.</w:t>
      </w:r>
      <w:r w:rsidR="00B11CBF">
        <w:t xml:space="preserve"> Tada je potrebno obaviti proces takozvanog port forwarding-a. </w:t>
      </w:r>
    </w:p>
    <w:p w14:paraId="271AFD34" w14:textId="068F6F89" w:rsidR="002C624B" w:rsidRDefault="00B11CBF" w:rsidP="00856479">
      <w:r>
        <w:lastRenderedPageBreak/>
        <w:t xml:space="preserve">Port forwarding </w:t>
      </w:r>
      <w:r>
        <w:fldChar w:fldCharType="begin"/>
      </w:r>
      <w:r>
        <w:instrText xml:space="preserve"> ADDIN ZOTERO_ITEM CSL_CITATION {"citationID":"MJ546YPM","properties":{"formattedCitation":"[24]","plainCitation":"[24]","noteIndex":0},"citationItems":[{"id":23,"uris":["http://zotero.org/groups/5581144/items/29SVS5BP"],"itemData":{"id":23,"type":"webpage","abstract":"The objective of this document is to show you how to configure Port Forwarding, Port Triggering, and NAT on RV34x Series Routers","container-title":"Cisco","language":"en","title":"Configure Port Forwarding/Port Triggering/NAT on RV34x Series Routers","URL":"https://www.cisco.com/c/en/us/support/docs/smb/routers/cisco-rv-series-small-business-routers/smb5818-configure-port-forwarding-port-triggering-nat-on-rv34x-serie.html","accessed":{"date-parts":[["2024",6,27]]}}}],"schema":"https://github.com/citation-style-language/schema/raw/master/csl-citation.json"} </w:instrText>
      </w:r>
      <w:r>
        <w:fldChar w:fldCharType="separate"/>
      </w:r>
      <w:r>
        <w:rPr>
          <w:noProof/>
        </w:rPr>
        <w:t>[24]</w:t>
      </w:r>
      <w:r>
        <w:fldChar w:fldCharType="end"/>
      </w:r>
      <w:r>
        <w:t xml:space="preserve"> je tehnologija koja omogućuje javni pristup uslugama na mrežnim uređajima na lokalnoj mreži (LAN) otvaranjem određenog port-a za uslugu kao odgovor na dolazni promet. To osigurava da paketi imaju jasnu putanju do željenog odredišta, što omogućuje veće brzine preuzimanja i nižu latenciju. </w:t>
      </w:r>
    </w:p>
    <w:p w14:paraId="2923C5B6" w14:textId="5186A8E9" w:rsidR="00B11CBF" w:rsidRDefault="00891204" w:rsidP="00856479">
      <w:r>
        <w:t xml:space="preserve">Port forwarding je moguće obaviti na više načina uključujući prijavu na web sučelje usmjerivača i otvaranja željenog porta. Za potrebe ovog rada će se koristiti WinBox program napravljen od strane tvrtke MikroTik. </w:t>
      </w:r>
    </w:p>
    <w:p w14:paraId="2928C20B" w14:textId="77777777" w:rsidR="00891204" w:rsidRDefault="00891204" w:rsidP="00891204"/>
    <w:p w14:paraId="149229BB" w14:textId="4657962B" w:rsidR="00891204" w:rsidRDefault="00891204" w:rsidP="00891204">
      <w:r>
        <w:t>Važno je napomenuti kako je za potrebe ovog rada omogućena statična IP adresa usmjerivača koju pruža ISP (jer ako Raspberry Pi dobiva dinamičku IP adresu od usmjerivača svaki put kada se uređaj ponovno poveže na mrežu, može dobiti drugačiju IP adresu što otežava postupak port forwardanja).</w:t>
      </w:r>
    </w:p>
    <w:p w14:paraId="50EC56FD" w14:textId="77777777" w:rsidR="00891204" w:rsidRDefault="00891204" w:rsidP="00856479"/>
    <w:p w14:paraId="660CB108" w14:textId="77777777" w:rsidR="00B11CBF" w:rsidRDefault="00B11CBF" w:rsidP="00B11CBF">
      <w:pPr>
        <w:keepNext/>
        <w:jc w:val="center"/>
      </w:pPr>
      <w:r>
        <w:fldChar w:fldCharType="begin"/>
      </w:r>
      <w:r>
        <w:instrText xml:space="preserve"> INCLUDEPICTURE "/Users/karlosibalic/Library/Group Containers/UBF8T346G9.ms/WebArchiveCopyPasteTempFiles/com.microsoft.Word/900px-Networking_rutos_faq_port_forwarding_example_1_v1.png" \* MERGEFORMATINET </w:instrText>
      </w:r>
      <w:r>
        <w:fldChar w:fldCharType="separate"/>
      </w:r>
      <w:r>
        <w:rPr>
          <w:noProof/>
        </w:rPr>
        <w:drawing>
          <wp:inline distT="0" distB="0" distL="0" distR="0" wp14:anchorId="41096AA6" wp14:editId="02A638D5">
            <wp:extent cx="6063022" cy="2030730"/>
            <wp:effectExtent l="0" t="0" r="0" b="1270"/>
            <wp:docPr id="397405420" name="Picture 9" descr="Port Forwarding - Teltonika Networks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ort Forwarding - Teltonika Networks Wik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06351" cy="2112230"/>
                    </a:xfrm>
                    <a:prstGeom prst="rect">
                      <a:avLst/>
                    </a:prstGeom>
                    <a:noFill/>
                    <a:ln>
                      <a:noFill/>
                    </a:ln>
                  </pic:spPr>
                </pic:pic>
              </a:graphicData>
            </a:graphic>
          </wp:inline>
        </w:drawing>
      </w:r>
      <w:r>
        <w:fldChar w:fldCharType="end"/>
      </w:r>
    </w:p>
    <w:p w14:paraId="0C35D9A4" w14:textId="301211E7" w:rsidR="00B11CBF" w:rsidRDefault="00B11CBF" w:rsidP="00B11CBF">
      <w:pPr>
        <w:pStyle w:val="Caption"/>
      </w:pPr>
      <w:r>
        <w:t xml:space="preserve">Sl. </w:t>
      </w:r>
      <w:r w:rsidR="00832F70">
        <w:fldChar w:fldCharType="begin"/>
      </w:r>
      <w:r w:rsidR="00832F70">
        <w:instrText xml:space="preserve"> STYLEREF 1 \s </w:instrText>
      </w:r>
      <w:r w:rsidR="00832F70">
        <w:fldChar w:fldCharType="separate"/>
      </w:r>
      <w:r w:rsidR="00832F70">
        <w:rPr>
          <w:noProof/>
        </w:rPr>
        <w:t>3</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5</w:t>
      </w:r>
      <w:r w:rsidR="00832F70">
        <w:fldChar w:fldCharType="end"/>
      </w:r>
      <w:r>
        <w:t xml:space="preserve"> Slikovit prikaz otvaranja porta za vanjski promet</w:t>
      </w:r>
    </w:p>
    <w:p w14:paraId="2A605E9F" w14:textId="77777777" w:rsidR="00B11CBF" w:rsidRDefault="00B11CBF" w:rsidP="00856479"/>
    <w:p w14:paraId="6B4E7C6E" w14:textId="4567637C" w:rsidR="00856479" w:rsidRDefault="00856479" w:rsidP="00856479">
      <w:r>
        <w:t>Winbox je mali uslužni program koji omogućuje administraciju MikroTik RouterOS-a koristeći brzo i jednostavno grafičko korisničko sučelje. To je izvorna Win32/Win64 binarna datoteka, ali se može pokrenuti na Linuxu o macOS-u (OSX) koristeći Wine. Sve funkcije sučelja WinBox-a su što je moguće sličnije funkcijama konzole. Neke napredne i sistemske kritične konfiguracije poput promjene MAC adrese na sučelju nisu moguće iz WinBox-a, ali pruža sve potrebne mogućnosti koje će biti potrebne za postavljanje mreže kako bi se sustavu moglo pristupiti van lokalne mreže.</w:t>
      </w:r>
    </w:p>
    <w:p w14:paraId="00C7966B" w14:textId="77777777" w:rsidR="00B11CBF" w:rsidRDefault="002C624B" w:rsidP="00B11CBF">
      <w:pPr>
        <w:keepNext/>
        <w:jc w:val="center"/>
      </w:pPr>
      <w:r>
        <w:lastRenderedPageBreak/>
        <w:fldChar w:fldCharType="begin"/>
      </w:r>
      <w:r>
        <w:instrText xml:space="preserve"> INCLUDEPICTURE "/Users/karlosibalic/Library/Group Containers/UBF8T346G9.ms/WebArchiveCopyPasteTempFiles/com.microsoft.Word/winbox3_work_area.png?version=1&amp;modificationDate=1570717132536&amp;api=v2" \* MERGEFORMATINET </w:instrText>
      </w:r>
      <w:r>
        <w:fldChar w:fldCharType="separate"/>
      </w:r>
      <w:r>
        <w:rPr>
          <w:noProof/>
        </w:rPr>
        <w:drawing>
          <wp:inline distT="0" distB="0" distL="0" distR="0" wp14:anchorId="3EC89F53" wp14:editId="26026955">
            <wp:extent cx="4852631" cy="3519377"/>
            <wp:effectExtent l="0" t="0" r="0" b="0"/>
            <wp:docPr id="1906374277" name="Picture 8" descr="WinBox - RouterOS - MikroTik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nBox - RouterOS - MikroTik Documenta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8750" cy="3821168"/>
                    </a:xfrm>
                    <a:prstGeom prst="rect">
                      <a:avLst/>
                    </a:prstGeom>
                    <a:noFill/>
                    <a:ln>
                      <a:noFill/>
                    </a:ln>
                  </pic:spPr>
                </pic:pic>
              </a:graphicData>
            </a:graphic>
          </wp:inline>
        </w:drawing>
      </w:r>
      <w:r>
        <w:fldChar w:fldCharType="end"/>
      </w:r>
    </w:p>
    <w:p w14:paraId="7D1D21DB" w14:textId="786E8B1D" w:rsidR="002C624B" w:rsidRPr="00856479" w:rsidRDefault="00B11CBF" w:rsidP="00B11CBF">
      <w:pPr>
        <w:pStyle w:val="Caption"/>
      </w:pPr>
      <w:r>
        <w:t xml:space="preserve">Sl. </w:t>
      </w:r>
      <w:r w:rsidR="00832F70">
        <w:fldChar w:fldCharType="begin"/>
      </w:r>
      <w:r w:rsidR="00832F70">
        <w:instrText xml:space="preserve"> STYLEREF 1 \s </w:instrText>
      </w:r>
      <w:r w:rsidR="00832F70">
        <w:fldChar w:fldCharType="separate"/>
      </w:r>
      <w:r w:rsidR="00832F70">
        <w:rPr>
          <w:noProof/>
        </w:rPr>
        <w:t>3</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6</w:t>
      </w:r>
      <w:r w:rsidR="00832F70">
        <w:fldChar w:fldCharType="end"/>
      </w:r>
      <w:r>
        <w:t xml:space="preserve"> Sučelje programa WinBox</w:t>
      </w:r>
    </w:p>
    <w:p w14:paraId="359D1977" w14:textId="77777777" w:rsidR="00891204" w:rsidRDefault="00891204" w:rsidP="00891204">
      <w:pPr>
        <w:pStyle w:val="Heading1"/>
        <w:numPr>
          <w:ilvl w:val="0"/>
          <w:numId w:val="0"/>
        </w:numPr>
        <w:ind w:left="357"/>
      </w:pPr>
    </w:p>
    <w:p w14:paraId="141F3BFA" w14:textId="458FB845" w:rsidR="00CD6A61" w:rsidRDefault="00E85991" w:rsidP="00CE4BDD">
      <w:pPr>
        <w:pStyle w:val="Heading1"/>
      </w:pPr>
      <w:bookmarkStart w:id="21" w:name="_Toc170608109"/>
      <w:r>
        <w:t>IMPLEMENTACIJA</w:t>
      </w:r>
      <w:bookmarkEnd w:id="21"/>
    </w:p>
    <w:p w14:paraId="0AF93F99" w14:textId="3F8E7922" w:rsidR="00195DE8" w:rsidRDefault="00195DE8" w:rsidP="00195DE8">
      <w:r>
        <w:t xml:space="preserve">U ovom poglavlju biti će prikazani ključni detalji implementacije programskog rješenja izrađenog u okviru ovog završnog rada na osnovi zaprimljenih zahtjeva i odabranih tehnologija iz trećeg poglavlja. </w:t>
      </w:r>
      <w:r w:rsidR="009E7C2B">
        <w:t xml:space="preserve">Navedeno programsko rješenje se sastoji od </w:t>
      </w:r>
      <w:r w:rsidR="008C02FE">
        <w:t>programiranja poslužiteljskog hardvera da postane funkcionalni poslužitelj u mreži</w:t>
      </w:r>
    </w:p>
    <w:p w14:paraId="71A45F2A" w14:textId="130169F3" w:rsidR="0045165E" w:rsidRDefault="009E7C2B" w:rsidP="0045165E">
      <w:r>
        <w:t xml:space="preserve">Što se tiče zahtjeva za intuitivnim i lakim upravljanjem (izrada web aplikacije) nad podacima u sustavu, rješenje se </w:t>
      </w:r>
      <w:r w:rsidR="008C02FE">
        <w:t xml:space="preserve">sastoji </w:t>
      </w:r>
      <w:r>
        <w:t>od korisničkog sučelja, odnosno frontend i poslužiteljske strane, to jest backend.</w:t>
      </w:r>
      <w:r w:rsidR="0045165E">
        <w:t xml:space="preserve"> Razvoj web aplikacije se sastoji od dva dijela. Prvi dio izrade se odnosi na definiranje korisničkog sučelja, rasporedom i estetikom elemenata te dodavanjem funkcionalnosti. Dok se drugi dio razvoja odnosi na poslužitelja na kojem će prvotno biti izrađena MySQL baza podataka i omogućen pristup putem phpMyAdmin web sučelja. Kao zadnji korak preostaje spojiti oba dijela (frontend i backend) u potpuno samostalni i funkcionalni sustav.</w:t>
      </w:r>
      <w:bookmarkStart w:id="22" w:name="_Toc170608110"/>
    </w:p>
    <w:p w14:paraId="49F1FF2F" w14:textId="77777777" w:rsidR="00C158DA" w:rsidRDefault="00C158DA" w:rsidP="00C158DA">
      <w:pPr>
        <w:keepNext/>
        <w:jc w:val="center"/>
      </w:pPr>
      <w:r>
        <w:rPr>
          <w:noProof/>
        </w:rPr>
        <w:lastRenderedPageBreak/>
        <w:drawing>
          <wp:inline distT="0" distB="0" distL="0" distR="0" wp14:anchorId="277BCB8F" wp14:editId="053F868F">
            <wp:extent cx="5879465" cy="3782974"/>
            <wp:effectExtent l="0" t="0" r="635" b="1905"/>
            <wp:docPr id="110891440" name="Picture 10" descr="A computer router with a blue circl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91440" name="Picture 10" descr="A computer router with a blue circle and white text&#10;&#10;Description automatically generated"/>
                    <pic:cNvPicPr/>
                  </pic:nvPicPr>
                  <pic:blipFill rotWithShape="1">
                    <a:blip r:embed="rId16">
                      <a:extLst>
                        <a:ext uri="{28A0092B-C50C-407E-A947-70E740481C1C}">
                          <a14:useLocalDpi xmlns:a14="http://schemas.microsoft.com/office/drawing/2010/main" val="0"/>
                        </a:ext>
                      </a:extLst>
                    </a:blip>
                    <a:srcRect t="1930" r="1010"/>
                    <a:stretch/>
                  </pic:blipFill>
                  <pic:spPr bwMode="auto">
                    <a:xfrm>
                      <a:off x="0" y="0"/>
                      <a:ext cx="5879805" cy="3783193"/>
                    </a:xfrm>
                    <a:prstGeom prst="rect">
                      <a:avLst/>
                    </a:prstGeom>
                    <a:ln>
                      <a:noFill/>
                    </a:ln>
                    <a:extLst>
                      <a:ext uri="{53640926-AAD7-44D8-BBD7-CCE9431645EC}">
                        <a14:shadowObscured xmlns:a14="http://schemas.microsoft.com/office/drawing/2010/main"/>
                      </a:ext>
                    </a:extLst>
                  </pic:spPr>
                </pic:pic>
              </a:graphicData>
            </a:graphic>
          </wp:inline>
        </w:drawing>
      </w:r>
    </w:p>
    <w:p w14:paraId="75D0AD16" w14:textId="4E2AAF0E" w:rsidR="00C158DA" w:rsidRDefault="00C158DA" w:rsidP="00C158DA">
      <w:pPr>
        <w:pStyle w:val="Caption"/>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1</w:t>
      </w:r>
      <w:r w:rsidR="00832F70">
        <w:fldChar w:fldCharType="end"/>
      </w:r>
      <w:r>
        <w:t xml:space="preserve"> Dijagram komunikacije unutar sustava</w:t>
      </w:r>
    </w:p>
    <w:p w14:paraId="07A2487E" w14:textId="77777777" w:rsidR="00C158DA" w:rsidRPr="00C158DA" w:rsidRDefault="00C158DA" w:rsidP="00C158DA"/>
    <w:p w14:paraId="479B2570" w14:textId="5A8D07B7" w:rsidR="00EA1E5D" w:rsidRDefault="00EA1E5D" w:rsidP="00EA1E5D">
      <w:pPr>
        <w:pStyle w:val="Heading2"/>
      </w:pPr>
      <w:r>
        <w:t>Razvoj backenda</w:t>
      </w:r>
      <w:r w:rsidR="008A49F4">
        <w:t xml:space="preserve"> (konfiguracija Raspberry Pi računala)</w:t>
      </w:r>
    </w:p>
    <w:p w14:paraId="01346719" w14:textId="1BDB53F3" w:rsidR="00EA1E5D" w:rsidRDefault="00EA1E5D" w:rsidP="00EA1E5D">
      <w:r>
        <w:t xml:space="preserve">Backend je prvi dio web aplikacije koji će biti implementiran. Sadržava programsku logiku aplikacije i mehanizme obrade podataka. Ovaj dio sustava neće biti vidljiv korisnicima jer se ne odvija na klijentskoj, nego na poslužiteljevoj strani. U nastavku su prikazani i objašnjeni koraci implementacije programskog rješenja. </w:t>
      </w:r>
    </w:p>
    <w:p w14:paraId="7F1DCE08" w14:textId="11C94DA5" w:rsidR="00EA1E5D" w:rsidRDefault="00EA1E5D" w:rsidP="00EA1E5D">
      <w:pPr>
        <w:pStyle w:val="Heading3"/>
      </w:pPr>
      <w:r>
        <w:t xml:space="preserve">Konfiguracija </w:t>
      </w:r>
      <w:r w:rsidR="008A49F4">
        <w:t>Apache servera</w:t>
      </w:r>
    </w:p>
    <w:p w14:paraId="48724004" w14:textId="53B25208" w:rsidR="00EA1E5D" w:rsidRDefault="00EA1E5D" w:rsidP="00EA1E5D">
      <w:r>
        <w:t xml:space="preserve">Kako je </w:t>
      </w:r>
      <w:r w:rsidR="004C752D">
        <w:t xml:space="preserve">zbog uštede prostora i brzine rada odabrana Lite verzija Raspberry Pi OS-a, koji je već instaliran na SD karticu umetnutu u SBC, potrebno je pisati naredbe u Bash-u </w:t>
      </w:r>
      <w:r w:rsidR="004C752D">
        <w:fldChar w:fldCharType="begin"/>
      </w:r>
      <w:r w:rsidR="004C752D">
        <w:instrText xml:space="preserve"> ADDIN ZOTERO_ITEM CSL_CITATION {"citationID":"0nMLqBgF","properties":{"formattedCitation":"[25]","plainCitation":"[25]","noteIndex":0},"citationItems":[{"id":83,"uris":["http://zotero.org/groups/5581144/items/ZNFHE3DQ"],"itemData":{"id":83,"type":"post-weblog","abstract":"Have you ever opened your computer's terminal or command line? Learn what Bash is, what it's used for, how it helps developers &amp; how to get started with Bash.","container-title":"Codecademy Blog","language":"en-US","title":"What Is Bash Used For?","URL":"https://www.codecademy.com/resources/blog/what-is-bash-used-for/","author":[{"family":"Klein","given":"Michael"}],"accessed":{"date-parts":[["2024",6,30]]},"issued":{"date-parts":[["2021",10,14]]}}}],"schema":"https://github.com/citation-style-language/schema/raw/master/csl-citation.json"} </w:instrText>
      </w:r>
      <w:r w:rsidR="004C752D">
        <w:fldChar w:fldCharType="separate"/>
      </w:r>
      <w:r w:rsidR="004C752D">
        <w:rPr>
          <w:noProof/>
        </w:rPr>
        <w:t>[25]</w:t>
      </w:r>
      <w:r w:rsidR="004C752D">
        <w:fldChar w:fldCharType="end"/>
      </w:r>
      <w:r w:rsidR="004C752D">
        <w:t xml:space="preserve"> (Bourne Again Shell, program ljuske sučelja naredbenog retka koji se intenzivno koristi u Linuxu i macOS-u).</w:t>
      </w:r>
    </w:p>
    <w:p w14:paraId="5C1CADEC" w14:textId="7B4B4FEE" w:rsidR="00BF7804" w:rsidRDefault="004C752D" w:rsidP="00BF7804">
      <w:r>
        <w:t>Prvi korak je instaliranje HTTP servera, konkretno Apache</w:t>
      </w:r>
      <w:r w:rsidR="00BF7804">
        <w:t>, te je potrebno instalirati podršku za PHP i dodijeliti potpuno vlasništvo nad svim datotekama koje će se nalaziti unutar html direktorija, gdje će biti smješteni svi dokumenti potrebni za izradu web stranice. Na slici 4.2 su kronološki po linijama napisane Bash naredbe koje je potrebno unijeti u Raspberry Pi terminal.</w:t>
      </w:r>
    </w:p>
    <w:p w14:paraId="3871C205" w14:textId="18F1AE23" w:rsidR="00BF7804" w:rsidRPr="00BF7804" w:rsidRDefault="00BF7804" w:rsidP="00BF7804"/>
    <w:p w14:paraId="7CBD03B4" w14:textId="1F7F98EE" w:rsidR="00BF7804" w:rsidRDefault="00BF7804" w:rsidP="00BF7804">
      <w:pPr>
        <w:pStyle w:val="Heading2"/>
        <w:numPr>
          <w:ilvl w:val="0"/>
          <w:numId w:val="0"/>
        </w:numPr>
        <w:ind w:left="788"/>
      </w:pPr>
      <w:r>
        <w:rPr>
          <w:noProof/>
        </w:rPr>
        <w:lastRenderedPageBreak/>
        <mc:AlternateContent>
          <mc:Choice Requires="wps">
            <w:drawing>
              <wp:anchor distT="0" distB="0" distL="114300" distR="114300" simplePos="0" relativeHeight="251659264" behindDoc="0" locked="0" layoutInCell="1" allowOverlap="1" wp14:anchorId="2370DD64" wp14:editId="675EFB7D">
                <wp:simplePos x="0" y="0"/>
                <wp:positionH relativeFrom="margin">
                  <wp:posOffset>24603</wp:posOffset>
                </wp:positionH>
                <wp:positionV relativeFrom="paragraph">
                  <wp:posOffset>-549556</wp:posOffset>
                </wp:positionV>
                <wp:extent cx="5879465" cy="1169582"/>
                <wp:effectExtent l="0" t="0" r="0" b="0"/>
                <wp:wrapNone/>
                <wp:docPr id="868477309" name="Text Box 11"/>
                <wp:cNvGraphicFramePr/>
                <a:graphic xmlns:a="http://schemas.openxmlformats.org/drawingml/2006/main">
                  <a:graphicData uri="http://schemas.microsoft.com/office/word/2010/wordprocessingShape">
                    <wps:wsp>
                      <wps:cNvSpPr txBox="1"/>
                      <wps:spPr>
                        <a:xfrm>
                          <a:off x="0" y="0"/>
                          <a:ext cx="5879465" cy="1169582"/>
                        </a:xfrm>
                        <a:prstGeom prst="rect">
                          <a:avLst/>
                        </a:prstGeom>
                        <a:noFill/>
                        <a:ln w="6350">
                          <a:noFill/>
                        </a:ln>
                      </wps:spPr>
                      <wps:txbx>
                        <w:txbxContent>
                          <w:tbl>
                            <w:tblPr>
                              <w:tblStyle w:val="TableGrid"/>
                              <w:tblW w:w="0" w:type="auto"/>
                              <w:jc w:val="center"/>
                              <w:tblLook w:val="04A0" w:firstRow="1" w:lastRow="0" w:firstColumn="1" w:lastColumn="0" w:noHBand="0" w:noVBand="1"/>
                            </w:tblPr>
                            <w:tblGrid>
                              <w:gridCol w:w="817"/>
                              <w:gridCol w:w="7753"/>
                            </w:tblGrid>
                            <w:tr w:rsidR="005F09E0" w14:paraId="7386B4CB" w14:textId="77777777" w:rsidTr="005F09E0">
                              <w:trPr>
                                <w:jc w:val="center"/>
                              </w:trPr>
                              <w:tc>
                                <w:tcPr>
                                  <w:tcW w:w="562" w:type="dxa"/>
                                </w:tcPr>
                                <w:p w14:paraId="0BEBDFBD" w14:textId="3B72446B" w:rsidR="005F09E0" w:rsidRPr="005F09E0" w:rsidRDefault="005F09E0" w:rsidP="00BF7804">
                                  <w:pPr>
                                    <w:jc w:val="left"/>
                                    <w:rPr>
                                      <w:b/>
                                      <w:bCs/>
                                      <w:i/>
                                      <w:iCs/>
                                    </w:rPr>
                                  </w:pPr>
                                  <w:r w:rsidRPr="005F09E0">
                                    <w:rPr>
                                      <w:b/>
                                      <w:bCs/>
                                      <w:i/>
                                      <w:iCs/>
                                    </w:rPr>
                                    <w:t>Linija</w:t>
                                  </w:r>
                                </w:p>
                              </w:tc>
                              <w:tc>
                                <w:tcPr>
                                  <w:tcW w:w="7753" w:type="dxa"/>
                                </w:tcPr>
                                <w:p w14:paraId="72F31C04" w14:textId="5B3257D3" w:rsidR="005F09E0" w:rsidRPr="005F09E0" w:rsidRDefault="005F09E0" w:rsidP="00BF7804">
                                  <w:pPr>
                                    <w:jc w:val="left"/>
                                    <w:rPr>
                                      <w:b/>
                                      <w:bCs/>
                                      <w:i/>
                                      <w:iCs/>
                                    </w:rPr>
                                  </w:pPr>
                                  <w:r>
                                    <w:rPr>
                                      <w:b/>
                                      <w:bCs/>
                                      <w:i/>
                                      <w:iCs/>
                                    </w:rPr>
                                    <w:t>Kod</w:t>
                                  </w:r>
                                </w:p>
                              </w:tc>
                            </w:tr>
                            <w:tr w:rsidR="005F09E0" w14:paraId="45A2BA21" w14:textId="77777777" w:rsidTr="005F09E0">
                              <w:trPr>
                                <w:jc w:val="center"/>
                              </w:trPr>
                              <w:tc>
                                <w:tcPr>
                                  <w:tcW w:w="562" w:type="dxa"/>
                                </w:tcPr>
                                <w:p w14:paraId="11D2CCCE" w14:textId="02659E12" w:rsidR="005F09E0" w:rsidRDefault="005F09E0" w:rsidP="00BF7804">
                                  <w:pPr>
                                    <w:pStyle w:val="Code"/>
                                  </w:pPr>
                                  <w:r>
                                    <w:t>1:</w:t>
                                  </w:r>
                                </w:p>
                              </w:tc>
                              <w:tc>
                                <w:tcPr>
                                  <w:tcW w:w="7753" w:type="dxa"/>
                                </w:tcPr>
                                <w:p w14:paraId="5F07B474" w14:textId="63494230" w:rsidR="005F09E0" w:rsidRDefault="00BF7804" w:rsidP="00BF7804">
                                  <w:pPr>
                                    <w:pStyle w:val="Code"/>
                                  </w:pPr>
                                  <w:r>
                                    <w:t>sudo apt-get install apache2 -y</w:t>
                                  </w:r>
                                </w:p>
                              </w:tc>
                            </w:tr>
                            <w:tr w:rsidR="005F09E0" w14:paraId="5E40CA44" w14:textId="77777777" w:rsidTr="005F09E0">
                              <w:trPr>
                                <w:jc w:val="center"/>
                              </w:trPr>
                              <w:tc>
                                <w:tcPr>
                                  <w:tcW w:w="562" w:type="dxa"/>
                                </w:tcPr>
                                <w:p w14:paraId="0ECB64B9" w14:textId="016F502F" w:rsidR="005F09E0" w:rsidRDefault="005F09E0" w:rsidP="00BF7804">
                                  <w:pPr>
                                    <w:pStyle w:val="Code"/>
                                  </w:pPr>
                                  <w:r>
                                    <w:t>2:</w:t>
                                  </w:r>
                                </w:p>
                              </w:tc>
                              <w:tc>
                                <w:tcPr>
                                  <w:tcW w:w="7753" w:type="dxa"/>
                                </w:tcPr>
                                <w:p w14:paraId="2BE3D3CB" w14:textId="11603441" w:rsidR="005F09E0" w:rsidRDefault="00BF7804" w:rsidP="00BF7804">
                                  <w:pPr>
                                    <w:pStyle w:val="Code"/>
                                  </w:pPr>
                                  <w:r>
                                    <w:t>sudo apt install libapache2-mod-php</w:t>
                                  </w:r>
                                </w:p>
                              </w:tc>
                            </w:tr>
                            <w:tr w:rsidR="005F09E0" w14:paraId="07618DBE" w14:textId="77777777" w:rsidTr="005F09E0">
                              <w:trPr>
                                <w:jc w:val="center"/>
                              </w:trPr>
                              <w:tc>
                                <w:tcPr>
                                  <w:tcW w:w="562" w:type="dxa"/>
                                </w:tcPr>
                                <w:p w14:paraId="769C8364" w14:textId="5E95E1C8" w:rsidR="005F09E0" w:rsidRDefault="005F09E0" w:rsidP="00BF7804">
                                  <w:pPr>
                                    <w:pStyle w:val="Code"/>
                                  </w:pPr>
                                  <w:r>
                                    <w:t>3:</w:t>
                                  </w:r>
                                </w:p>
                              </w:tc>
                              <w:tc>
                                <w:tcPr>
                                  <w:tcW w:w="7753" w:type="dxa"/>
                                </w:tcPr>
                                <w:p w14:paraId="6D699AB9" w14:textId="55DD2E54" w:rsidR="00BF7804" w:rsidRDefault="00BF7804" w:rsidP="00BF7804">
                                  <w:pPr>
                                    <w:pStyle w:val="Code"/>
                                  </w:pPr>
                                  <w:r>
                                    <w:t>cd /var/www</w:t>
                                  </w:r>
                                </w:p>
                              </w:tc>
                            </w:tr>
                            <w:tr w:rsidR="00BF7804" w14:paraId="39E67A0C" w14:textId="77777777" w:rsidTr="005F09E0">
                              <w:trPr>
                                <w:jc w:val="center"/>
                              </w:trPr>
                              <w:tc>
                                <w:tcPr>
                                  <w:tcW w:w="562" w:type="dxa"/>
                                </w:tcPr>
                                <w:p w14:paraId="5C787E7D" w14:textId="4BD4ECDD" w:rsidR="00BF7804" w:rsidRDefault="00BF7804" w:rsidP="00BF7804">
                                  <w:pPr>
                                    <w:pStyle w:val="Code"/>
                                  </w:pPr>
                                  <w:r>
                                    <w:t>4:</w:t>
                                  </w:r>
                                </w:p>
                              </w:tc>
                              <w:tc>
                                <w:tcPr>
                                  <w:tcW w:w="7753" w:type="dxa"/>
                                </w:tcPr>
                                <w:p w14:paraId="15996C8F" w14:textId="326367FC" w:rsidR="00BF7804" w:rsidRDefault="00BF7804" w:rsidP="00BF7804">
                                  <w:pPr>
                                    <w:pStyle w:val="Code"/>
                                  </w:pPr>
                                  <w:r>
                                    <w:t>sudo chown pi: html</w:t>
                                  </w:r>
                                </w:p>
                              </w:tc>
                            </w:tr>
                            <w:tr w:rsidR="00BF7804" w14:paraId="59EA5540" w14:textId="77777777" w:rsidTr="005F09E0">
                              <w:trPr>
                                <w:jc w:val="center"/>
                              </w:trPr>
                              <w:tc>
                                <w:tcPr>
                                  <w:tcW w:w="562" w:type="dxa"/>
                                </w:tcPr>
                                <w:p w14:paraId="7960E42F" w14:textId="1E1D9FE0" w:rsidR="00BF7804" w:rsidRDefault="00BF7804" w:rsidP="00BF7804">
                                  <w:pPr>
                                    <w:pStyle w:val="Code"/>
                                  </w:pPr>
                                  <w:r>
                                    <w:t>5:</w:t>
                                  </w:r>
                                </w:p>
                              </w:tc>
                              <w:tc>
                                <w:tcPr>
                                  <w:tcW w:w="7753" w:type="dxa"/>
                                </w:tcPr>
                                <w:p w14:paraId="151ECEA5" w14:textId="298EF767" w:rsidR="00BF7804" w:rsidRDefault="00BF7804" w:rsidP="00BF7804">
                                  <w:pPr>
                                    <w:pStyle w:val="Code"/>
                                  </w:pPr>
                                  <w:r>
                                    <w:t>sudo /etc/init.d/apache2 restart</w:t>
                                  </w:r>
                                </w:p>
                              </w:tc>
                            </w:tr>
                          </w:tbl>
                          <w:p w14:paraId="1B36FA49" w14:textId="77777777" w:rsidR="005F09E0" w:rsidRDefault="005F09E0" w:rsidP="00BF7804">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70DD64" id="_x0000_t202" coordsize="21600,21600" o:spt="202" path="m,l,21600r21600,l21600,xe">
                <v:stroke joinstyle="miter"/>
                <v:path gradientshapeok="t" o:connecttype="rect"/>
              </v:shapetype>
              <v:shape id="_x0000_s1026" type="#_x0000_t202" style="position:absolute;left:0;text-align:left;margin-left:1.95pt;margin-top:-43.25pt;width:462.95pt;height:92.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" filled="f" stroked="f" strokeweight=".5pt">
                <v:textbox>
                  <w:txbxContent>
                    <w:tbl>
                      <w:tblPr>
                        <w:tblStyle w:val="TableGrid"/>
                        <w:tblW w:w="0" w:type="auto"/>
                        <w:jc w:val="center"/>
                        <w:tblLook w:val="04A0" w:firstRow="1" w:lastRow="0" w:firstColumn="1" w:lastColumn="0" w:noHBand="0" w:noVBand="1"/>
                      </w:tblPr>
                      <w:tblGrid>
                        <w:gridCol w:w="817"/>
                        <w:gridCol w:w="7753"/>
                      </w:tblGrid>
                      <w:tr w:rsidR="005F09E0" w14:paraId="7386B4CB" w14:textId="77777777" w:rsidTr="005F09E0">
                        <w:trPr>
                          <w:jc w:val="center"/>
                        </w:trPr>
                        <w:tc>
                          <w:tcPr>
                            <w:tcW w:w="562" w:type="dxa"/>
                          </w:tcPr>
                          <w:p w14:paraId="0BEBDFBD" w14:textId="3B72446B" w:rsidR="005F09E0" w:rsidRPr="005F09E0" w:rsidRDefault="005F09E0" w:rsidP="00BF7804">
                            <w:pPr>
                              <w:jc w:val="left"/>
                              <w:rPr>
                                <w:b/>
                                <w:bCs/>
                                <w:i/>
                                <w:iCs/>
                              </w:rPr>
                            </w:pPr>
                            <w:r w:rsidRPr="005F09E0">
                              <w:rPr>
                                <w:b/>
                                <w:bCs/>
                                <w:i/>
                                <w:iCs/>
                              </w:rPr>
                              <w:t>Linija</w:t>
                            </w:r>
                          </w:p>
                        </w:tc>
                        <w:tc>
                          <w:tcPr>
                            <w:tcW w:w="7753" w:type="dxa"/>
                          </w:tcPr>
                          <w:p w14:paraId="72F31C04" w14:textId="5B3257D3" w:rsidR="005F09E0" w:rsidRPr="005F09E0" w:rsidRDefault="005F09E0" w:rsidP="00BF7804">
                            <w:pPr>
                              <w:jc w:val="left"/>
                              <w:rPr>
                                <w:b/>
                                <w:bCs/>
                                <w:i/>
                                <w:iCs/>
                              </w:rPr>
                            </w:pPr>
                            <w:r>
                              <w:rPr>
                                <w:b/>
                                <w:bCs/>
                                <w:i/>
                                <w:iCs/>
                              </w:rPr>
                              <w:t>Kod</w:t>
                            </w:r>
                          </w:p>
                        </w:tc>
                      </w:tr>
                      <w:tr w:rsidR="005F09E0" w14:paraId="45A2BA21" w14:textId="77777777" w:rsidTr="005F09E0">
                        <w:trPr>
                          <w:jc w:val="center"/>
                        </w:trPr>
                        <w:tc>
                          <w:tcPr>
                            <w:tcW w:w="562" w:type="dxa"/>
                          </w:tcPr>
                          <w:p w14:paraId="11D2CCCE" w14:textId="02659E12" w:rsidR="005F09E0" w:rsidRDefault="005F09E0" w:rsidP="00BF7804">
                            <w:pPr>
                              <w:pStyle w:val="Code"/>
                            </w:pPr>
                            <w:r>
                              <w:t>1:</w:t>
                            </w:r>
                          </w:p>
                        </w:tc>
                        <w:tc>
                          <w:tcPr>
                            <w:tcW w:w="7753" w:type="dxa"/>
                          </w:tcPr>
                          <w:p w14:paraId="5F07B474" w14:textId="63494230" w:rsidR="005F09E0" w:rsidRDefault="00BF7804" w:rsidP="00BF7804">
                            <w:pPr>
                              <w:pStyle w:val="Code"/>
                            </w:pPr>
                            <w:r>
                              <w:t>sudo apt-get install apache2 -y</w:t>
                            </w:r>
                          </w:p>
                        </w:tc>
                      </w:tr>
                      <w:tr w:rsidR="005F09E0" w14:paraId="5E40CA44" w14:textId="77777777" w:rsidTr="005F09E0">
                        <w:trPr>
                          <w:jc w:val="center"/>
                        </w:trPr>
                        <w:tc>
                          <w:tcPr>
                            <w:tcW w:w="562" w:type="dxa"/>
                          </w:tcPr>
                          <w:p w14:paraId="0ECB64B9" w14:textId="016F502F" w:rsidR="005F09E0" w:rsidRDefault="005F09E0" w:rsidP="00BF7804">
                            <w:pPr>
                              <w:pStyle w:val="Code"/>
                            </w:pPr>
                            <w:r>
                              <w:t>2:</w:t>
                            </w:r>
                          </w:p>
                        </w:tc>
                        <w:tc>
                          <w:tcPr>
                            <w:tcW w:w="7753" w:type="dxa"/>
                          </w:tcPr>
                          <w:p w14:paraId="2BE3D3CB" w14:textId="11603441" w:rsidR="005F09E0" w:rsidRDefault="00BF7804" w:rsidP="00BF7804">
                            <w:pPr>
                              <w:pStyle w:val="Code"/>
                            </w:pPr>
                            <w:r>
                              <w:t>sudo apt install libapache2-mod-php</w:t>
                            </w:r>
                          </w:p>
                        </w:tc>
                      </w:tr>
                      <w:tr w:rsidR="005F09E0" w14:paraId="07618DBE" w14:textId="77777777" w:rsidTr="005F09E0">
                        <w:trPr>
                          <w:jc w:val="center"/>
                        </w:trPr>
                        <w:tc>
                          <w:tcPr>
                            <w:tcW w:w="562" w:type="dxa"/>
                          </w:tcPr>
                          <w:p w14:paraId="769C8364" w14:textId="5E95E1C8" w:rsidR="005F09E0" w:rsidRDefault="005F09E0" w:rsidP="00BF7804">
                            <w:pPr>
                              <w:pStyle w:val="Code"/>
                            </w:pPr>
                            <w:r>
                              <w:t>3:</w:t>
                            </w:r>
                          </w:p>
                        </w:tc>
                        <w:tc>
                          <w:tcPr>
                            <w:tcW w:w="7753" w:type="dxa"/>
                          </w:tcPr>
                          <w:p w14:paraId="6D699AB9" w14:textId="55DD2E54" w:rsidR="00BF7804" w:rsidRDefault="00BF7804" w:rsidP="00BF7804">
                            <w:pPr>
                              <w:pStyle w:val="Code"/>
                            </w:pPr>
                            <w:r>
                              <w:t>cd /var/www</w:t>
                            </w:r>
                          </w:p>
                        </w:tc>
                      </w:tr>
                      <w:tr w:rsidR="00BF7804" w14:paraId="39E67A0C" w14:textId="77777777" w:rsidTr="005F09E0">
                        <w:trPr>
                          <w:jc w:val="center"/>
                        </w:trPr>
                        <w:tc>
                          <w:tcPr>
                            <w:tcW w:w="562" w:type="dxa"/>
                          </w:tcPr>
                          <w:p w14:paraId="5C787E7D" w14:textId="4BD4ECDD" w:rsidR="00BF7804" w:rsidRDefault="00BF7804" w:rsidP="00BF7804">
                            <w:pPr>
                              <w:pStyle w:val="Code"/>
                            </w:pPr>
                            <w:r>
                              <w:t>4:</w:t>
                            </w:r>
                          </w:p>
                        </w:tc>
                        <w:tc>
                          <w:tcPr>
                            <w:tcW w:w="7753" w:type="dxa"/>
                          </w:tcPr>
                          <w:p w14:paraId="15996C8F" w14:textId="326367FC" w:rsidR="00BF7804" w:rsidRDefault="00BF7804" w:rsidP="00BF7804">
                            <w:pPr>
                              <w:pStyle w:val="Code"/>
                            </w:pPr>
                            <w:r>
                              <w:t>sudo chown pi: html</w:t>
                            </w:r>
                          </w:p>
                        </w:tc>
                      </w:tr>
                      <w:tr w:rsidR="00BF7804" w14:paraId="59EA5540" w14:textId="77777777" w:rsidTr="005F09E0">
                        <w:trPr>
                          <w:jc w:val="center"/>
                        </w:trPr>
                        <w:tc>
                          <w:tcPr>
                            <w:tcW w:w="562" w:type="dxa"/>
                          </w:tcPr>
                          <w:p w14:paraId="7960E42F" w14:textId="1E1D9FE0" w:rsidR="00BF7804" w:rsidRDefault="00BF7804" w:rsidP="00BF7804">
                            <w:pPr>
                              <w:pStyle w:val="Code"/>
                            </w:pPr>
                            <w:r>
                              <w:t>5:</w:t>
                            </w:r>
                          </w:p>
                        </w:tc>
                        <w:tc>
                          <w:tcPr>
                            <w:tcW w:w="7753" w:type="dxa"/>
                          </w:tcPr>
                          <w:p w14:paraId="151ECEA5" w14:textId="298EF767" w:rsidR="00BF7804" w:rsidRDefault="00BF7804" w:rsidP="00BF7804">
                            <w:pPr>
                              <w:pStyle w:val="Code"/>
                            </w:pPr>
                            <w:r>
                              <w:t>sudo /etc/init.d/apache2 restart</w:t>
                            </w:r>
                          </w:p>
                        </w:tc>
                      </w:tr>
                    </w:tbl>
                    <w:p w14:paraId="1B36FA49" w14:textId="77777777" w:rsidR="005F09E0" w:rsidRDefault="005F09E0" w:rsidP="00BF7804">
                      <w:pPr>
                        <w:jc w:val="left"/>
                      </w:pPr>
                    </w:p>
                  </w:txbxContent>
                </v:textbox>
                <w10:wrap anchorx="margin"/>
              </v:shape>
            </w:pict>
          </mc:Fallback>
        </mc:AlternateContent>
      </w:r>
    </w:p>
    <w:p w14:paraId="08DB2ACB" w14:textId="7D1A95A2" w:rsidR="00BF7804" w:rsidRDefault="00BF7804" w:rsidP="00BF7804">
      <w:r>
        <w:rPr>
          <w:noProof/>
        </w:rPr>
        <mc:AlternateContent>
          <mc:Choice Requires="wps">
            <w:drawing>
              <wp:anchor distT="0" distB="0" distL="114300" distR="114300" simplePos="0" relativeHeight="251661312" behindDoc="0" locked="0" layoutInCell="1" allowOverlap="1" wp14:anchorId="28ADEFB7" wp14:editId="10DBCA09">
                <wp:simplePos x="0" y="0"/>
                <wp:positionH relativeFrom="column">
                  <wp:posOffset>29210</wp:posOffset>
                </wp:positionH>
                <wp:positionV relativeFrom="paragraph">
                  <wp:posOffset>253203</wp:posOffset>
                </wp:positionV>
                <wp:extent cx="5879465" cy="635"/>
                <wp:effectExtent l="0" t="0" r="635" b="6350"/>
                <wp:wrapNone/>
                <wp:docPr id="2026554618" name="Text Box 1"/>
                <wp:cNvGraphicFramePr/>
                <a:graphic xmlns:a="http://schemas.openxmlformats.org/drawingml/2006/main">
                  <a:graphicData uri="http://schemas.microsoft.com/office/word/2010/wordprocessingShape">
                    <wps:wsp>
                      <wps:cNvSpPr txBox="1"/>
                      <wps:spPr>
                        <a:xfrm>
                          <a:off x="0" y="0"/>
                          <a:ext cx="5879465" cy="635"/>
                        </a:xfrm>
                        <a:prstGeom prst="rect">
                          <a:avLst/>
                        </a:prstGeom>
                        <a:solidFill>
                          <a:prstClr val="white"/>
                        </a:solidFill>
                        <a:ln>
                          <a:noFill/>
                        </a:ln>
                      </wps:spPr>
                      <wps:txbx>
                        <w:txbxContent>
                          <w:p w14:paraId="546C4EAC" w14:textId="00F6F89F" w:rsidR="00BF7804" w:rsidRPr="004672D1" w:rsidRDefault="00BF7804" w:rsidP="00BF7804">
                            <w:pPr>
                              <w:pStyle w:val="Caption"/>
                              <w:rPr>
                                <w:b/>
                                <w:bCs/>
                                <w:noProof/>
                                <w:sz w:val="28"/>
                                <w:szCs w:val="28"/>
                              </w:rPr>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2</w:t>
                            </w:r>
                            <w:r w:rsidR="00832F70">
                              <w:fldChar w:fldCharType="end"/>
                            </w:r>
                            <w:r>
                              <w:t xml:space="preserve"> Potreban kod za instaliranje Apache servera i PHP podrš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ADEFB7" id="Text Box 1" o:spid="_x0000_s1027" type="#_x0000_t202" style="position:absolute;left:0;text-align:left;margin-left:2.3pt;margin-top:19.95pt;width:462.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" stroked="f">
                <v:textbox style="mso-fit-shape-to-text:t" inset="0,0,0,0">
                  <w:txbxContent>
                    <w:p w14:paraId="546C4EAC" w14:textId="00F6F89F" w:rsidR="00BF7804" w:rsidRPr="004672D1" w:rsidRDefault="00BF7804" w:rsidP="00BF7804">
                      <w:pPr>
                        <w:pStyle w:val="Caption"/>
                        <w:rPr>
                          <w:b/>
                          <w:bCs/>
                          <w:noProof/>
                          <w:sz w:val="28"/>
                          <w:szCs w:val="28"/>
                        </w:rPr>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2</w:t>
                      </w:r>
                      <w:r w:rsidR="00832F70">
                        <w:fldChar w:fldCharType="end"/>
                      </w:r>
                      <w:r>
                        <w:t xml:space="preserve"> Potreban kod za instaliranje Apache servera i PHP podrške</w:t>
                      </w:r>
                    </w:p>
                  </w:txbxContent>
                </v:textbox>
              </v:shape>
            </w:pict>
          </mc:Fallback>
        </mc:AlternateContent>
      </w:r>
    </w:p>
    <w:p w14:paraId="62985268" w14:textId="4E76402A" w:rsidR="00BF7804" w:rsidRDefault="00BF7804" w:rsidP="00BF7804"/>
    <w:p w14:paraId="716C1399" w14:textId="54507021" w:rsidR="00BF7804" w:rsidRDefault="008A49F4" w:rsidP="008A49F4">
      <w:pPr>
        <w:pStyle w:val="Heading3"/>
      </w:pPr>
      <w:r>
        <w:t>Konfiguriranje MySQL baze podataka</w:t>
      </w:r>
    </w:p>
    <w:p w14:paraId="75B230FA" w14:textId="77777777" w:rsidR="00EE4145" w:rsidRDefault="008A49F4" w:rsidP="00EE4145">
      <w:r>
        <w:t>Nakon instaliranja Apache HTTP servera i podrške za PHP, sljedeći korak je instaliranje MySQL</w:t>
      </w:r>
      <w:r>
        <w:t xml:space="preserve"> </w:t>
      </w:r>
      <w:r>
        <w:t>baze podatka</w:t>
      </w:r>
      <w:r w:rsidR="00EE4145">
        <w:t xml:space="preserve">. </w:t>
      </w:r>
    </w:p>
    <w:p w14:paraId="16416A67" w14:textId="7A2B0E9D" w:rsidR="008A49F4" w:rsidRPr="008A49F4" w:rsidRDefault="00EE4145" w:rsidP="00EE4145">
      <w:r>
        <w:rPr>
          <w:noProof/>
        </w:rPr>
        <mc:AlternateContent>
          <mc:Choice Requires="wps">
            <w:drawing>
              <wp:anchor distT="0" distB="0" distL="114300" distR="114300" simplePos="0" relativeHeight="251665408" behindDoc="0" locked="0" layoutInCell="1" allowOverlap="1" wp14:anchorId="795DEF45" wp14:editId="29BBF03D">
                <wp:simplePos x="0" y="0"/>
                <wp:positionH relativeFrom="column">
                  <wp:posOffset>24441</wp:posOffset>
                </wp:positionH>
                <wp:positionV relativeFrom="paragraph">
                  <wp:posOffset>739376</wp:posOffset>
                </wp:positionV>
                <wp:extent cx="5879465" cy="635"/>
                <wp:effectExtent l="0" t="0" r="635" b="12065"/>
                <wp:wrapNone/>
                <wp:docPr id="439383347" name="Text Box 1"/>
                <wp:cNvGraphicFramePr/>
                <a:graphic xmlns:a="http://schemas.openxmlformats.org/drawingml/2006/main">
                  <a:graphicData uri="http://schemas.microsoft.com/office/word/2010/wordprocessingShape">
                    <wps:wsp>
                      <wps:cNvSpPr txBox="1"/>
                      <wps:spPr>
                        <a:xfrm>
                          <a:off x="0" y="0"/>
                          <a:ext cx="5879465" cy="635"/>
                        </a:xfrm>
                        <a:prstGeom prst="rect">
                          <a:avLst/>
                        </a:prstGeom>
                        <a:solidFill>
                          <a:prstClr val="white"/>
                        </a:solidFill>
                        <a:ln>
                          <a:noFill/>
                        </a:ln>
                      </wps:spPr>
                      <wps:txbx>
                        <w:txbxContent>
                          <w:p w14:paraId="5973545D" w14:textId="63C5AA98" w:rsidR="008A49F4" w:rsidRPr="00925B9C" w:rsidRDefault="008A49F4" w:rsidP="008A49F4">
                            <w:pPr>
                              <w:pStyle w:val="Caption"/>
                              <w:rPr>
                                <w:noProof/>
                                <w:szCs w:val="22"/>
                              </w:rPr>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3</w:t>
                            </w:r>
                            <w:r w:rsidR="00832F70">
                              <w:fldChar w:fldCharType="end"/>
                            </w:r>
                            <w:r>
                              <w:t xml:space="preserve"> Kod za instaliranje MySQ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5DEF45" id="_x0000_s1028" type="#_x0000_t202" style="position:absolute;left:0;text-align:left;margin-left:1.9pt;margin-top:58.2pt;width:462.9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" stroked="f">
                <v:textbox style="mso-fit-shape-to-text:t" inset="0,0,0,0">
                  <w:txbxContent>
                    <w:p w14:paraId="5973545D" w14:textId="63C5AA98" w:rsidR="008A49F4" w:rsidRPr="00925B9C" w:rsidRDefault="008A49F4" w:rsidP="008A49F4">
                      <w:pPr>
                        <w:pStyle w:val="Caption"/>
                        <w:rPr>
                          <w:noProof/>
                          <w:szCs w:val="22"/>
                        </w:rPr>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3</w:t>
                      </w:r>
                      <w:r w:rsidR="00832F70">
                        <w:fldChar w:fldCharType="end"/>
                      </w:r>
                      <w:r>
                        <w:t xml:space="preserve"> Kod za instaliranje MySQL</w:t>
                      </w:r>
                    </w:p>
                  </w:txbxContent>
                </v:textbox>
              </v:shape>
            </w:pict>
          </mc:Fallback>
        </mc:AlternateContent>
      </w:r>
      <w:r>
        <w:rPr>
          <w:noProof/>
        </w:rPr>
        <mc:AlternateContent>
          <mc:Choice Requires="wps">
            <w:drawing>
              <wp:inline distT="0" distB="0" distL="0" distR="0" wp14:anchorId="390D4AAB" wp14:editId="4DF642A2">
                <wp:extent cx="5879465" cy="733647"/>
                <wp:effectExtent l="0" t="0" r="0" b="0"/>
                <wp:docPr id="811640957" name="Text Box 11"/>
                <wp:cNvGraphicFramePr/>
                <a:graphic xmlns:a="http://schemas.openxmlformats.org/drawingml/2006/main">
                  <a:graphicData uri="http://schemas.microsoft.com/office/word/2010/wordprocessingShape">
                    <wps:wsp>
                      <wps:cNvSpPr txBox="1"/>
                      <wps:spPr>
                        <a:xfrm>
                          <a:off x="0" y="0"/>
                          <a:ext cx="5879465" cy="733647"/>
                        </a:xfrm>
                        <a:prstGeom prst="rect">
                          <a:avLst/>
                        </a:prstGeom>
                        <a:noFill/>
                        <a:ln w="6350">
                          <a:noFill/>
                        </a:ln>
                      </wps:spPr>
                      <wps:txbx>
                        <w:txbxContent>
                          <w:tbl>
                            <w:tblPr>
                              <w:tblStyle w:val="TableGrid"/>
                              <w:tblW w:w="0" w:type="auto"/>
                              <w:jc w:val="center"/>
                              <w:tblLook w:val="04A0" w:firstRow="1" w:lastRow="0" w:firstColumn="1" w:lastColumn="0" w:noHBand="0" w:noVBand="1"/>
                            </w:tblPr>
                            <w:tblGrid>
                              <w:gridCol w:w="817"/>
                              <w:gridCol w:w="7753"/>
                            </w:tblGrid>
                            <w:tr w:rsidR="00EE4145" w14:paraId="62672988" w14:textId="77777777" w:rsidTr="008A49F4">
                              <w:trPr>
                                <w:jc w:val="center"/>
                              </w:trPr>
                              <w:tc>
                                <w:tcPr>
                                  <w:tcW w:w="817" w:type="dxa"/>
                                </w:tcPr>
                                <w:p w14:paraId="0B1B45D3" w14:textId="77777777" w:rsidR="00EE4145" w:rsidRPr="005F09E0" w:rsidRDefault="00EE4145" w:rsidP="00BF7804">
                                  <w:pPr>
                                    <w:jc w:val="left"/>
                                    <w:rPr>
                                      <w:b/>
                                      <w:bCs/>
                                      <w:i/>
                                      <w:iCs/>
                                    </w:rPr>
                                  </w:pPr>
                                  <w:r w:rsidRPr="005F09E0">
                                    <w:rPr>
                                      <w:b/>
                                      <w:bCs/>
                                      <w:i/>
                                      <w:iCs/>
                                    </w:rPr>
                                    <w:t>Linija</w:t>
                                  </w:r>
                                </w:p>
                              </w:tc>
                              <w:tc>
                                <w:tcPr>
                                  <w:tcW w:w="7753" w:type="dxa"/>
                                </w:tcPr>
                                <w:p w14:paraId="30525A83" w14:textId="77777777" w:rsidR="00EE4145" w:rsidRPr="005F09E0" w:rsidRDefault="00EE4145" w:rsidP="00BF7804">
                                  <w:pPr>
                                    <w:jc w:val="left"/>
                                    <w:rPr>
                                      <w:b/>
                                      <w:bCs/>
                                      <w:i/>
                                      <w:iCs/>
                                    </w:rPr>
                                  </w:pPr>
                                  <w:r>
                                    <w:rPr>
                                      <w:b/>
                                      <w:bCs/>
                                      <w:i/>
                                      <w:iCs/>
                                    </w:rPr>
                                    <w:t>Kod</w:t>
                                  </w:r>
                                </w:p>
                              </w:tc>
                            </w:tr>
                            <w:tr w:rsidR="00EE4145" w14:paraId="4BD8C434" w14:textId="77777777" w:rsidTr="008A49F4">
                              <w:trPr>
                                <w:jc w:val="center"/>
                              </w:trPr>
                              <w:tc>
                                <w:tcPr>
                                  <w:tcW w:w="817" w:type="dxa"/>
                                </w:tcPr>
                                <w:p w14:paraId="2AB12D5C" w14:textId="77777777" w:rsidR="00EE4145" w:rsidRDefault="00EE4145" w:rsidP="00BF7804">
                                  <w:pPr>
                                    <w:pStyle w:val="Code"/>
                                  </w:pPr>
                                  <w:r>
                                    <w:t>1:</w:t>
                                  </w:r>
                                </w:p>
                              </w:tc>
                              <w:tc>
                                <w:tcPr>
                                  <w:tcW w:w="7753" w:type="dxa"/>
                                </w:tcPr>
                                <w:p w14:paraId="6A25EBED" w14:textId="77777777" w:rsidR="00EE4145" w:rsidRDefault="00EE4145" w:rsidP="00BF7804">
                                  <w:pPr>
                                    <w:pStyle w:val="Code"/>
                                  </w:pPr>
                                  <w:r>
                                    <w:t>sudo apt install mariadb-server php-mysql -y</w:t>
                                  </w:r>
                                </w:p>
                              </w:tc>
                            </w:tr>
                            <w:tr w:rsidR="00EE4145" w14:paraId="5EBECFF4" w14:textId="77777777" w:rsidTr="008A49F4">
                              <w:trPr>
                                <w:jc w:val="center"/>
                              </w:trPr>
                              <w:tc>
                                <w:tcPr>
                                  <w:tcW w:w="817" w:type="dxa"/>
                                </w:tcPr>
                                <w:p w14:paraId="55EBE850" w14:textId="77777777" w:rsidR="00EE4145" w:rsidRDefault="00EE4145" w:rsidP="00BF7804">
                                  <w:pPr>
                                    <w:pStyle w:val="Code"/>
                                  </w:pPr>
                                  <w:r>
                                    <w:t>2:</w:t>
                                  </w:r>
                                </w:p>
                              </w:tc>
                              <w:tc>
                                <w:tcPr>
                                  <w:tcW w:w="7753" w:type="dxa"/>
                                </w:tcPr>
                                <w:p w14:paraId="563C34B4" w14:textId="77777777" w:rsidR="00EE4145" w:rsidRDefault="00EE4145" w:rsidP="00BF7804">
                                  <w:pPr>
                                    <w:pStyle w:val="Code"/>
                                  </w:pPr>
                                  <w:r>
                                    <w:t>sudo mysql</w:t>
                                  </w:r>
                                </w:p>
                              </w:tc>
                            </w:tr>
                          </w:tbl>
                          <w:p w14:paraId="593CB96D" w14:textId="77777777" w:rsidR="00EE4145" w:rsidRDefault="00EE4145" w:rsidP="00EE4145">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0D4AAB" id="Text Box 11" o:spid="_x0000_s1029" type="#_x0000_t202" style="width:462.95pt;height:5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" filled="f" stroked="f" strokeweight=".5pt">
                <v:textbox>
                  <w:txbxContent>
                    <w:tbl>
                      <w:tblPr>
                        <w:tblStyle w:val="TableGrid"/>
                        <w:tblW w:w="0" w:type="auto"/>
                        <w:jc w:val="center"/>
                        <w:tblLook w:val="04A0" w:firstRow="1" w:lastRow="0" w:firstColumn="1" w:lastColumn="0" w:noHBand="0" w:noVBand="1"/>
                      </w:tblPr>
                      <w:tblGrid>
                        <w:gridCol w:w="817"/>
                        <w:gridCol w:w="7753"/>
                      </w:tblGrid>
                      <w:tr w:rsidR="00EE4145" w14:paraId="62672988" w14:textId="77777777" w:rsidTr="008A49F4">
                        <w:trPr>
                          <w:jc w:val="center"/>
                        </w:trPr>
                        <w:tc>
                          <w:tcPr>
                            <w:tcW w:w="817" w:type="dxa"/>
                          </w:tcPr>
                          <w:p w14:paraId="0B1B45D3" w14:textId="77777777" w:rsidR="00EE4145" w:rsidRPr="005F09E0" w:rsidRDefault="00EE4145" w:rsidP="00BF7804">
                            <w:pPr>
                              <w:jc w:val="left"/>
                              <w:rPr>
                                <w:b/>
                                <w:bCs/>
                                <w:i/>
                                <w:iCs/>
                              </w:rPr>
                            </w:pPr>
                            <w:r w:rsidRPr="005F09E0">
                              <w:rPr>
                                <w:b/>
                                <w:bCs/>
                                <w:i/>
                                <w:iCs/>
                              </w:rPr>
                              <w:t>Linija</w:t>
                            </w:r>
                          </w:p>
                        </w:tc>
                        <w:tc>
                          <w:tcPr>
                            <w:tcW w:w="7753" w:type="dxa"/>
                          </w:tcPr>
                          <w:p w14:paraId="30525A83" w14:textId="77777777" w:rsidR="00EE4145" w:rsidRPr="005F09E0" w:rsidRDefault="00EE4145" w:rsidP="00BF7804">
                            <w:pPr>
                              <w:jc w:val="left"/>
                              <w:rPr>
                                <w:b/>
                                <w:bCs/>
                                <w:i/>
                                <w:iCs/>
                              </w:rPr>
                            </w:pPr>
                            <w:r>
                              <w:rPr>
                                <w:b/>
                                <w:bCs/>
                                <w:i/>
                                <w:iCs/>
                              </w:rPr>
                              <w:t>Kod</w:t>
                            </w:r>
                          </w:p>
                        </w:tc>
                      </w:tr>
                      <w:tr w:rsidR="00EE4145" w14:paraId="4BD8C434" w14:textId="77777777" w:rsidTr="008A49F4">
                        <w:trPr>
                          <w:jc w:val="center"/>
                        </w:trPr>
                        <w:tc>
                          <w:tcPr>
                            <w:tcW w:w="817" w:type="dxa"/>
                          </w:tcPr>
                          <w:p w14:paraId="2AB12D5C" w14:textId="77777777" w:rsidR="00EE4145" w:rsidRDefault="00EE4145" w:rsidP="00BF7804">
                            <w:pPr>
                              <w:pStyle w:val="Code"/>
                            </w:pPr>
                            <w:r>
                              <w:t>1:</w:t>
                            </w:r>
                          </w:p>
                        </w:tc>
                        <w:tc>
                          <w:tcPr>
                            <w:tcW w:w="7753" w:type="dxa"/>
                          </w:tcPr>
                          <w:p w14:paraId="6A25EBED" w14:textId="77777777" w:rsidR="00EE4145" w:rsidRDefault="00EE4145" w:rsidP="00BF7804">
                            <w:pPr>
                              <w:pStyle w:val="Code"/>
                            </w:pPr>
                            <w:r>
                              <w:t>sudo apt install mariadb-server php-mysql -y</w:t>
                            </w:r>
                          </w:p>
                        </w:tc>
                      </w:tr>
                      <w:tr w:rsidR="00EE4145" w14:paraId="5EBECFF4" w14:textId="77777777" w:rsidTr="008A49F4">
                        <w:trPr>
                          <w:jc w:val="center"/>
                        </w:trPr>
                        <w:tc>
                          <w:tcPr>
                            <w:tcW w:w="817" w:type="dxa"/>
                          </w:tcPr>
                          <w:p w14:paraId="55EBE850" w14:textId="77777777" w:rsidR="00EE4145" w:rsidRDefault="00EE4145" w:rsidP="00BF7804">
                            <w:pPr>
                              <w:pStyle w:val="Code"/>
                            </w:pPr>
                            <w:r>
                              <w:t>2:</w:t>
                            </w:r>
                          </w:p>
                        </w:tc>
                        <w:tc>
                          <w:tcPr>
                            <w:tcW w:w="7753" w:type="dxa"/>
                          </w:tcPr>
                          <w:p w14:paraId="563C34B4" w14:textId="77777777" w:rsidR="00EE4145" w:rsidRDefault="00EE4145" w:rsidP="00BF7804">
                            <w:pPr>
                              <w:pStyle w:val="Code"/>
                            </w:pPr>
                            <w:r>
                              <w:t>sudo mysql</w:t>
                            </w:r>
                          </w:p>
                        </w:tc>
                      </w:tr>
                    </w:tbl>
                    <w:p w14:paraId="593CB96D" w14:textId="77777777" w:rsidR="00EE4145" w:rsidRDefault="00EE4145" w:rsidP="00EE4145">
                      <w:pPr>
                        <w:jc w:val="left"/>
                      </w:pPr>
                    </w:p>
                  </w:txbxContent>
                </v:textbox>
                <w10:anchorlock/>
              </v:shape>
            </w:pict>
          </mc:Fallback>
        </mc:AlternateContent>
      </w:r>
    </w:p>
    <w:p w14:paraId="5E5BDC59" w14:textId="642F004A" w:rsidR="00EE4145" w:rsidRDefault="008A49F4" w:rsidP="008A49F4">
      <w:r>
        <w:t xml:space="preserve"> </w:t>
      </w:r>
    </w:p>
    <w:p w14:paraId="16D15032" w14:textId="4E92C09D" w:rsidR="00EE4145" w:rsidRDefault="00EE4145" w:rsidP="008A49F4">
      <w:r>
        <w:t xml:space="preserve">Nakon što se instalira MySQL baza podataka potrebno je kreirati admin korisnika i dati globalne ovlasti. Linija 2, na slici 4.3 prikazuje naredbu kojom se pokreće MariaDB monitor za pisanje upita. </w:t>
      </w:r>
    </w:p>
    <w:p w14:paraId="1D51460E" w14:textId="662A1C88" w:rsidR="00EE4145" w:rsidRDefault="00EE4145" w:rsidP="00EE4145">
      <w:pPr>
        <w:keepNext/>
        <w:jc w:val="center"/>
      </w:pPr>
      <w:r>
        <w:rPr>
          <w:noProof/>
        </w:rPr>
        <w:drawing>
          <wp:inline distT="0" distB="0" distL="0" distR="0" wp14:anchorId="71166930" wp14:editId="2EB23D5B">
            <wp:extent cx="5939790" cy="1807845"/>
            <wp:effectExtent l="0" t="0" r="3810" b="0"/>
            <wp:docPr id="1918621647" name="Picture 12"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621647" name="Picture 12" descr="A computer screen shot of a computer pr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39790" cy="1807845"/>
                    </a:xfrm>
                    <a:prstGeom prst="rect">
                      <a:avLst/>
                    </a:prstGeom>
                  </pic:spPr>
                </pic:pic>
              </a:graphicData>
            </a:graphic>
          </wp:inline>
        </w:drawing>
      </w:r>
    </w:p>
    <w:p w14:paraId="3928C39F" w14:textId="5DF7F64D" w:rsidR="008A49F4" w:rsidRDefault="00EE4145" w:rsidP="00EE4145">
      <w:pPr>
        <w:pStyle w:val="Caption"/>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4</w:t>
      </w:r>
      <w:r w:rsidR="00832F70">
        <w:fldChar w:fldCharType="end"/>
      </w:r>
      <w:r>
        <w:rPr>
          <w:noProof/>
        </w:rPr>
        <w:t xml:space="preserve"> Izgled MariaDB monitora unutar Raspberry Pi terminala</w:t>
      </w:r>
    </w:p>
    <w:p w14:paraId="14B08165" w14:textId="77777777" w:rsidR="00EE4145" w:rsidRDefault="00EE4145" w:rsidP="008A49F4"/>
    <w:p w14:paraId="5F399853" w14:textId="13A1160D" w:rsidR="008A49F4" w:rsidRDefault="00EE4145" w:rsidP="008A49F4">
      <w:r>
        <w:t>Nakon pokretanja MariaDB monitora, potrebno je upisati sljedeće upite:</w:t>
      </w:r>
    </w:p>
    <w:p w14:paraId="5870777B" w14:textId="77777777" w:rsidR="00EE4145" w:rsidRDefault="00EE4145" w:rsidP="00EE4145">
      <w:pPr>
        <w:keepNext/>
      </w:pPr>
      <w:r>
        <w:rPr>
          <w:noProof/>
        </w:rPr>
        <mc:AlternateContent>
          <mc:Choice Requires="wps">
            <w:drawing>
              <wp:inline distT="0" distB="0" distL="0" distR="0" wp14:anchorId="7CD00C9B" wp14:editId="197BFD03">
                <wp:extent cx="5879465" cy="1020726"/>
                <wp:effectExtent l="0" t="0" r="0" b="0"/>
                <wp:docPr id="37884615" name="Text Box 11"/>
                <wp:cNvGraphicFramePr/>
                <a:graphic xmlns:a="http://schemas.openxmlformats.org/drawingml/2006/main">
                  <a:graphicData uri="http://schemas.microsoft.com/office/word/2010/wordprocessingShape">
                    <wps:wsp>
                      <wps:cNvSpPr txBox="1"/>
                      <wps:spPr>
                        <a:xfrm>
                          <a:off x="0" y="0"/>
                          <a:ext cx="5879465" cy="1020726"/>
                        </a:xfrm>
                        <a:prstGeom prst="rect">
                          <a:avLst/>
                        </a:prstGeom>
                        <a:noFill/>
                        <a:ln w="6350">
                          <a:noFill/>
                        </a:ln>
                      </wps:spPr>
                      <wps:txbx>
                        <w:txbxContent>
                          <w:tbl>
                            <w:tblPr>
                              <w:tblStyle w:val="TableGrid"/>
                              <w:tblW w:w="0" w:type="auto"/>
                              <w:jc w:val="center"/>
                              <w:tblLook w:val="04A0" w:firstRow="1" w:lastRow="0" w:firstColumn="1" w:lastColumn="0" w:noHBand="0" w:noVBand="1"/>
                            </w:tblPr>
                            <w:tblGrid>
                              <w:gridCol w:w="817"/>
                              <w:gridCol w:w="7753"/>
                            </w:tblGrid>
                            <w:tr w:rsidR="00EE4145" w14:paraId="6907D8DC" w14:textId="77777777" w:rsidTr="008A49F4">
                              <w:trPr>
                                <w:jc w:val="center"/>
                              </w:trPr>
                              <w:tc>
                                <w:tcPr>
                                  <w:tcW w:w="817" w:type="dxa"/>
                                </w:tcPr>
                                <w:p w14:paraId="5936B98A" w14:textId="77777777" w:rsidR="00EE4145" w:rsidRPr="005F09E0" w:rsidRDefault="00EE4145" w:rsidP="00BF7804">
                                  <w:pPr>
                                    <w:jc w:val="left"/>
                                    <w:rPr>
                                      <w:b/>
                                      <w:bCs/>
                                      <w:i/>
                                      <w:iCs/>
                                    </w:rPr>
                                  </w:pPr>
                                  <w:r w:rsidRPr="005F09E0">
                                    <w:rPr>
                                      <w:b/>
                                      <w:bCs/>
                                      <w:i/>
                                      <w:iCs/>
                                    </w:rPr>
                                    <w:t>Linija</w:t>
                                  </w:r>
                                </w:p>
                              </w:tc>
                              <w:tc>
                                <w:tcPr>
                                  <w:tcW w:w="7753" w:type="dxa"/>
                                </w:tcPr>
                                <w:p w14:paraId="2378B6C1" w14:textId="77777777" w:rsidR="00EE4145" w:rsidRPr="005F09E0" w:rsidRDefault="00EE4145" w:rsidP="00BF7804">
                                  <w:pPr>
                                    <w:jc w:val="left"/>
                                    <w:rPr>
                                      <w:b/>
                                      <w:bCs/>
                                      <w:i/>
                                      <w:iCs/>
                                    </w:rPr>
                                  </w:pPr>
                                  <w:r>
                                    <w:rPr>
                                      <w:b/>
                                      <w:bCs/>
                                      <w:i/>
                                      <w:iCs/>
                                    </w:rPr>
                                    <w:t>Kod</w:t>
                                  </w:r>
                                </w:p>
                              </w:tc>
                            </w:tr>
                            <w:tr w:rsidR="00EE4145" w14:paraId="7768F16E" w14:textId="77777777" w:rsidTr="008A49F4">
                              <w:trPr>
                                <w:jc w:val="center"/>
                              </w:trPr>
                              <w:tc>
                                <w:tcPr>
                                  <w:tcW w:w="817" w:type="dxa"/>
                                </w:tcPr>
                                <w:p w14:paraId="6D176C73" w14:textId="77777777" w:rsidR="00EE4145" w:rsidRDefault="00EE4145" w:rsidP="00BF7804">
                                  <w:pPr>
                                    <w:pStyle w:val="Code"/>
                                  </w:pPr>
                                  <w:r>
                                    <w:t>1:</w:t>
                                  </w:r>
                                </w:p>
                              </w:tc>
                              <w:tc>
                                <w:tcPr>
                                  <w:tcW w:w="7753" w:type="dxa"/>
                                </w:tcPr>
                                <w:p w14:paraId="36A873A2" w14:textId="7D560BE0" w:rsidR="00EE4145" w:rsidRDefault="00EE4145" w:rsidP="00BF7804">
                                  <w:pPr>
                                    <w:pStyle w:val="Code"/>
                                  </w:pPr>
                                  <w:r>
                                    <w:t>CREATE USER 'admin'@'localhost' IDENTIFIED BY 'password';</w:t>
                                  </w:r>
                                </w:p>
                              </w:tc>
                            </w:tr>
                            <w:tr w:rsidR="00EE4145" w14:paraId="0FDFC46C" w14:textId="77777777" w:rsidTr="008A49F4">
                              <w:trPr>
                                <w:jc w:val="center"/>
                              </w:trPr>
                              <w:tc>
                                <w:tcPr>
                                  <w:tcW w:w="817" w:type="dxa"/>
                                </w:tcPr>
                                <w:p w14:paraId="1002F22A" w14:textId="77777777" w:rsidR="00EE4145" w:rsidRDefault="00EE4145" w:rsidP="00BF7804">
                                  <w:pPr>
                                    <w:pStyle w:val="Code"/>
                                  </w:pPr>
                                  <w:r>
                                    <w:t>2:</w:t>
                                  </w:r>
                                </w:p>
                              </w:tc>
                              <w:tc>
                                <w:tcPr>
                                  <w:tcW w:w="7753" w:type="dxa"/>
                                </w:tcPr>
                                <w:p w14:paraId="5C10E9A2" w14:textId="4EA3CF57" w:rsidR="00EE4145" w:rsidRDefault="00EE4145" w:rsidP="00BF7804">
                                  <w:pPr>
                                    <w:pStyle w:val="Code"/>
                                  </w:pPr>
                                  <w:r>
                                    <w:t>GRANT ALL PRIVILEGES ON *.* 'admin@localhost' WITH GRANT OPTION;</w:t>
                                  </w:r>
                                </w:p>
                              </w:tc>
                            </w:tr>
                            <w:tr w:rsidR="00EE4145" w14:paraId="71CCEA22" w14:textId="77777777" w:rsidTr="008A49F4">
                              <w:trPr>
                                <w:jc w:val="center"/>
                              </w:trPr>
                              <w:tc>
                                <w:tcPr>
                                  <w:tcW w:w="817" w:type="dxa"/>
                                </w:tcPr>
                                <w:p w14:paraId="1048BF8B" w14:textId="1FAACF08" w:rsidR="00EE4145" w:rsidRDefault="00EE4145" w:rsidP="00BF7804">
                                  <w:pPr>
                                    <w:pStyle w:val="Code"/>
                                  </w:pPr>
                                  <w:r>
                                    <w:t>3:</w:t>
                                  </w:r>
                                </w:p>
                              </w:tc>
                              <w:tc>
                                <w:tcPr>
                                  <w:tcW w:w="7753" w:type="dxa"/>
                                </w:tcPr>
                                <w:p w14:paraId="51E8FA08" w14:textId="4EBC7C3F" w:rsidR="00EE4145" w:rsidRDefault="00EE4145" w:rsidP="00BF7804">
                                  <w:pPr>
                                    <w:pStyle w:val="Code"/>
                                  </w:pPr>
                                  <w:r>
                                    <w:t>exit</w:t>
                                  </w:r>
                                </w:p>
                              </w:tc>
                            </w:tr>
                          </w:tbl>
                          <w:p w14:paraId="167F0B2D" w14:textId="77777777" w:rsidR="00EE4145" w:rsidRDefault="00EE4145" w:rsidP="00EE4145">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D00C9B" id="_x0000_s1030" type="#_x0000_t202" style="width:462.9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" filled="f" stroked="f" strokeweight=".5pt">
                <v:textbox>
                  <w:txbxContent>
                    <w:tbl>
                      <w:tblPr>
                        <w:tblStyle w:val="TableGrid"/>
                        <w:tblW w:w="0" w:type="auto"/>
                        <w:jc w:val="center"/>
                        <w:tblLook w:val="04A0" w:firstRow="1" w:lastRow="0" w:firstColumn="1" w:lastColumn="0" w:noHBand="0" w:noVBand="1"/>
                      </w:tblPr>
                      <w:tblGrid>
                        <w:gridCol w:w="817"/>
                        <w:gridCol w:w="7753"/>
                      </w:tblGrid>
                      <w:tr w:rsidR="00EE4145" w14:paraId="6907D8DC" w14:textId="77777777" w:rsidTr="008A49F4">
                        <w:trPr>
                          <w:jc w:val="center"/>
                        </w:trPr>
                        <w:tc>
                          <w:tcPr>
                            <w:tcW w:w="817" w:type="dxa"/>
                          </w:tcPr>
                          <w:p w14:paraId="5936B98A" w14:textId="77777777" w:rsidR="00EE4145" w:rsidRPr="005F09E0" w:rsidRDefault="00EE4145" w:rsidP="00BF7804">
                            <w:pPr>
                              <w:jc w:val="left"/>
                              <w:rPr>
                                <w:b/>
                                <w:bCs/>
                                <w:i/>
                                <w:iCs/>
                              </w:rPr>
                            </w:pPr>
                            <w:r w:rsidRPr="005F09E0">
                              <w:rPr>
                                <w:b/>
                                <w:bCs/>
                                <w:i/>
                                <w:iCs/>
                              </w:rPr>
                              <w:t>Linija</w:t>
                            </w:r>
                          </w:p>
                        </w:tc>
                        <w:tc>
                          <w:tcPr>
                            <w:tcW w:w="7753" w:type="dxa"/>
                          </w:tcPr>
                          <w:p w14:paraId="2378B6C1" w14:textId="77777777" w:rsidR="00EE4145" w:rsidRPr="005F09E0" w:rsidRDefault="00EE4145" w:rsidP="00BF7804">
                            <w:pPr>
                              <w:jc w:val="left"/>
                              <w:rPr>
                                <w:b/>
                                <w:bCs/>
                                <w:i/>
                                <w:iCs/>
                              </w:rPr>
                            </w:pPr>
                            <w:r>
                              <w:rPr>
                                <w:b/>
                                <w:bCs/>
                                <w:i/>
                                <w:iCs/>
                              </w:rPr>
                              <w:t>Kod</w:t>
                            </w:r>
                          </w:p>
                        </w:tc>
                      </w:tr>
                      <w:tr w:rsidR="00EE4145" w14:paraId="7768F16E" w14:textId="77777777" w:rsidTr="008A49F4">
                        <w:trPr>
                          <w:jc w:val="center"/>
                        </w:trPr>
                        <w:tc>
                          <w:tcPr>
                            <w:tcW w:w="817" w:type="dxa"/>
                          </w:tcPr>
                          <w:p w14:paraId="6D176C73" w14:textId="77777777" w:rsidR="00EE4145" w:rsidRDefault="00EE4145" w:rsidP="00BF7804">
                            <w:pPr>
                              <w:pStyle w:val="Code"/>
                            </w:pPr>
                            <w:r>
                              <w:t>1:</w:t>
                            </w:r>
                          </w:p>
                        </w:tc>
                        <w:tc>
                          <w:tcPr>
                            <w:tcW w:w="7753" w:type="dxa"/>
                          </w:tcPr>
                          <w:p w14:paraId="36A873A2" w14:textId="7D560BE0" w:rsidR="00EE4145" w:rsidRDefault="00EE4145" w:rsidP="00BF7804">
                            <w:pPr>
                              <w:pStyle w:val="Code"/>
                            </w:pPr>
                            <w:r>
                              <w:t>CREATE USER 'admin'@'localhost' IDENTIFIED BY 'password';</w:t>
                            </w:r>
                          </w:p>
                        </w:tc>
                      </w:tr>
                      <w:tr w:rsidR="00EE4145" w14:paraId="0FDFC46C" w14:textId="77777777" w:rsidTr="008A49F4">
                        <w:trPr>
                          <w:jc w:val="center"/>
                        </w:trPr>
                        <w:tc>
                          <w:tcPr>
                            <w:tcW w:w="817" w:type="dxa"/>
                          </w:tcPr>
                          <w:p w14:paraId="1002F22A" w14:textId="77777777" w:rsidR="00EE4145" w:rsidRDefault="00EE4145" w:rsidP="00BF7804">
                            <w:pPr>
                              <w:pStyle w:val="Code"/>
                            </w:pPr>
                            <w:r>
                              <w:t>2:</w:t>
                            </w:r>
                          </w:p>
                        </w:tc>
                        <w:tc>
                          <w:tcPr>
                            <w:tcW w:w="7753" w:type="dxa"/>
                          </w:tcPr>
                          <w:p w14:paraId="5C10E9A2" w14:textId="4EA3CF57" w:rsidR="00EE4145" w:rsidRDefault="00EE4145" w:rsidP="00BF7804">
                            <w:pPr>
                              <w:pStyle w:val="Code"/>
                            </w:pPr>
                            <w:r>
                              <w:t>GRANT ALL PRIVILEGES ON *.* 'admin@localhost' WITH GRANT OPTION;</w:t>
                            </w:r>
                          </w:p>
                        </w:tc>
                      </w:tr>
                      <w:tr w:rsidR="00EE4145" w14:paraId="71CCEA22" w14:textId="77777777" w:rsidTr="008A49F4">
                        <w:trPr>
                          <w:jc w:val="center"/>
                        </w:trPr>
                        <w:tc>
                          <w:tcPr>
                            <w:tcW w:w="817" w:type="dxa"/>
                          </w:tcPr>
                          <w:p w14:paraId="1048BF8B" w14:textId="1FAACF08" w:rsidR="00EE4145" w:rsidRDefault="00EE4145" w:rsidP="00BF7804">
                            <w:pPr>
                              <w:pStyle w:val="Code"/>
                            </w:pPr>
                            <w:r>
                              <w:t>3:</w:t>
                            </w:r>
                          </w:p>
                        </w:tc>
                        <w:tc>
                          <w:tcPr>
                            <w:tcW w:w="7753" w:type="dxa"/>
                          </w:tcPr>
                          <w:p w14:paraId="51E8FA08" w14:textId="4EBC7C3F" w:rsidR="00EE4145" w:rsidRDefault="00EE4145" w:rsidP="00BF7804">
                            <w:pPr>
                              <w:pStyle w:val="Code"/>
                            </w:pPr>
                            <w:r>
                              <w:t>exit</w:t>
                            </w:r>
                          </w:p>
                        </w:tc>
                      </w:tr>
                    </w:tbl>
                    <w:p w14:paraId="167F0B2D" w14:textId="77777777" w:rsidR="00EE4145" w:rsidRDefault="00EE4145" w:rsidP="00EE4145">
                      <w:pPr>
                        <w:jc w:val="left"/>
                      </w:pPr>
                    </w:p>
                  </w:txbxContent>
                </v:textbox>
                <w10:anchorlock/>
              </v:shape>
            </w:pict>
          </mc:Fallback>
        </mc:AlternateContent>
      </w:r>
    </w:p>
    <w:p w14:paraId="5BC61594" w14:textId="7592B1F6" w:rsidR="00EE4145" w:rsidRDefault="00EE4145" w:rsidP="00EE4145">
      <w:pPr>
        <w:pStyle w:val="Caption"/>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5</w:t>
      </w:r>
      <w:r w:rsidR="00832F70">
        <w:fldChar w:fldCharType="end"/>
      </w:r>
      <w:r>
        <w:t xml:space="preserve"> </w:t>
      </w:r>
      <w:r w:rsidR="0037285E">
        <w:t>Upiti</w:t>
      </w:r>
      <w:r>
        <w:t xml:space="preserve"> </w:t>
      </w:r>
      <w:r w:rsidR="0037285E">
        <w:t xml:space="preserve">potrebni </w:t>
      </w:r>
      <w:r>
        <w:t>za kreiranje admin korisnika i dodjeljivanje globalnih ovlasti</w:t>
      </w:r>
    </w:p>
    <w:p w14:paraId="652A44A2" w14:textId="77777777" w:rsidR="008A49F4" w:rsidRDefault="008A49F4" w:rsidP="008A49F4"/>
    <w:p w14:paraId="6D4C5544" w14:textId="77A56C02" w:rsidR="008A49F4" w:rsidRDefault="00EE4145" w:rsidP="008A49F4">
      <w:r>
        <w:lastRenderedPageBreak/>
        <w:t>Umjesto admin i password, u prvoj liniji koda na slici 4.5 je potrebno upisati podatke po želji koje je važno zapamtiti ako dođe potreba za daljnjim konfiguracijama sustava.</w:t>
      </w:r>
    </w:p>
    <w:p w14:paraId="7A9F80B2" w14:textId="3EA94833" w:rsidR="008A49F4" w:rsidRDefault="00EE4145" w:rsidP="00EE4145">
      <w:pPr>
        <w:pStyle w:val="Heading3"/>
      </w:pPr>
      <w:r>
        <w:t>Konfiguriranje phpMyAdmin sučelja</w:t>
      </w:r>
    </w:p>
    <w:p w14:paraId="12AD827B" w14:textId="77777777" w:rsidR="00833133" w:rsidRDefault="00EE4145" w:rsidP="00EE4145">
      <w:r>
        <w:t xml:space="preserve">Po završetku kreiranje MySQL baze podatka, dolazimo do posljednjeg koraka u konfiguriranju Raspberry Pi računala. Kao posljednji korak potrebno je instalirati phpMyAdmin </w:t>
      </w:r>
      <w:r w:rsidR="00833133">
        <w:t>podršku kako bi bilo omogućeno lakše pristupanje, uređivanje i kreiranje baze podataka. Na slici 4.6 je moguće vidjeti sav potreban kod za uspješno konfiguriranje phpMyAdmin sučelja.</w:t>
      </w:r>
    </w:p>
    <w:p w14:paraId="4C5210CD" w14:textId="77777777" w:rsidR="00833133" w:rsidRDefault="00833133" w:rsidP="00833133">
      <w:pPr>
        <w:keepNext/>
      </w:pPr>
      <w:r>
        <w:rPr>
          <w:noProof/>
        </w:rPr>
        <mc:AlternateContent>
          <mc:Choice Requires="wps">
            <w:drawing>
              <wp:inline distT="0" distB="0" distL="0" distR="0" wp14:anchorId="5E11C4FE" wp14:editId="6A81D4BD">
                <wp:extent cx="5879465" cy="1137683"/>
                <wp:effectExtent l="0" t="0" r="0" b="0"/>
                <wp:docPr id="1337909793" name="Text Box 11"/>
                <wp:cNvGraphicFramePr/>
                <a:graphic xmlns:a="http://schemas.openxmlformats.org/drawingml/2006/main">
                  <a:graphicData uri="http://schemas.microsoft.com/office/word/2010/wordprocessingShape">
                    <wps:wsp>
                      <wps:cNvSpPr txBox="1"/>
                      <wps:spPr>
                        <a:xfrm>
                          <a:off x="0" y="0"/>
                          <a:ext cx="5879465" cy="1137683"/>
                        </a:xfrm>
                        <a:prstGeom prst="rect">
                          <a:avLst/>
                        </a:prstGeom>
                        <a:noFill/>
                        <a:ln w="6350">
                          <a:noFill/>
                        </a:ln>
                      </wps:spPr>
                      <wps:txbx>
                        <w:txbxContent>
                          <w:tbl>
                            <w:tblPr>
                              <w:tblStyle w:val="TableGrid"/>
                              <w:tblW w:w="0" w:type="auto"/>
                              <w:jc w:val="center"/>
                              <w:tblLook w:val="04A0" w:firstRow="1" w:lastRow="0" w:firstColumn="1" w:lastColumn="0" w:noHBand="0" w:noVBand="1"/>
                            </w:tblPr>
                            <w:tblGrid>
                              <w:gridCol w:w="817"/>
                              <w:gridCol w:w="7753"/>
                            </w:tblGrid>
                            <w:tr w:rsidR="00833133" w14:paraId="490D8C5B" w14:textId="77777777" w:rsidTr="008A49F4">
                              <w:trPr>
                                <w:jc w:val="center"/>
                              </w:trPr>
                              <w:tc>
                                <w:tcPr>
                                  <w:tcW w:w="817" w:type="dxa"/>
                                </w:tcPr>
                                <w:p w14:paraId="257350FF" w14:textId="77777777" w:rsidR="00833133" w:rsidRPr="005F09E0" w:rsidRDefault="00833133" w:rsidP="00BF7804">
                                  <w:pPr>
                                    <w:jc w:val="left"/>
                                    <w:rPr>
                                      <w:b/>
                                      <w:bCs/>
                                      <w:i/>
                                      <w:iCs/>
                                    </w:rPr>
                                  </w:pPr>
                                  <w:r w:rsidRPr="005F09E0">
                                    <w:rPr>
                                      <w:b/>
                                      <w:bCs/>
                                      <w:i/>
                                      <w:iCs/>
                                    </w:rPr>
                                    <w:t>Linija</w:t>
                                  </w:r>
                                </w:p>
                              </w:tc>
                              <w:tc>
                                <w:tcPr>
                                  <w:tcW w:w="7753" w:type="dxa"/>
                                </w:tcPr>
                                <w:p w14:paraId="53F715D6" w14:textId="77777777" w:rsidR="00833133" w:rsidRPr="005F09E0" w:rsidRDefault="00833133" w:rsidP="00BF7804">
                                  <w:pPr>
                                    <w:jc w:val="left"/>
                                    <w:rPr>
                                      <w:b/>
                                      <w:bCs/>
                                      <w:i/>
                                      <w:iCs/>
                                    </w:rPr>
                                  </w:pPr>
                                  <w:r>
                                    <w:rPr>
                                      <w:b/>
                                      <w:bCs/>
                                      <w:i/>
                                      <w:iCs/>
                                    </w:rPr>
                                    <w:t>Kod</w:t>
                                  </w:r>
                                </w:p>
                              </w:tc>
                            </w:tr>
                            <w:tr w:rsidR="00833133" w14:paraId="2A2F71E7" w14:textId="77777777" w:rsidTr="008A49F4">
                              <w:trPr>
                                <w:jc w:val="center"/>
                              </w:trPr>
                              <w:tc>
                                <w:tcPr>
                                  <w:tcW w:w="817" w:type="dxa"/>
                                </w:tcPr>
                                <w:p w14:paraId="27CE6231" w14:textId="77777777" w:rsidR="00833133" w:rsidRDefault="00833133" w:rsidP="00BF7804">
                                  <w:pPr>
                                    <w:pStyle w:val="Code"/>
                                  </w:pPr>
                                  <w:r>
                                    <w:t>1:</w:t>
                                  </w:r>
                                </w:p>
                              </w:tc>
                              <w:tc>
                                <w:tcPr>
                                  <w:tcW w:w="7753" w:type="dxa"/>
                                </w:tcPr>
                                <w:p w14:paraId="3399B131" w14:textId="3567277D" w:rsidR="00833133" w:rsidRDefault="00833133" w:rsidP="00BF7804">
                                  <w:pPr>
                                    <w:pStyle w:val="Code"/>
                                  </w:pPr>
                                  <w:r>
                                    <w:t>sudo apt-get install phpmyadmin</w:t>
                                  </w:r>
                                </w:p>
                              </w:tc>
                            </w:tr>
                            <w:tr w:rsidR="00833133" w14:paraId="24899269" w14:textId="77777777" w:rsidTr="008A49F4">
                              <w:trPr>
                                <w:jc w:val="center"/>
                              </w:trPr>
                              <w:tc>
                                <w:tcPr>
                                  <w:tcW w:w="817" w:type="dxa"/>
                                </w:tcPr>
                                <w:p w14:paraId="7931813B" w14:textId="77777777" w:rsidR="00833133" w:rsidRDefault="00833133" w:rsidP="00BF7804">
                                  <w:pPr>
                                    <w:pStyle w:val="Code"/>
                                  </w:pPr>
                                  <w:r>
                                    <w:t>2:</w:t>
                                  </w:r>
                                </w:p>
                              </w:tc>
                              <w:tc>
                                <w:tcPr>
                                  <w:tcW w:w="7753" w:type="dxa"/>
                                </w:tcPr>
                                <w:p w14:paraId="7B37BE39" w14:textId="6158D5DF" w:rsidR="00833133" w:rsidRDefault="00833133" w:rsidP="00BF7804">
                                  <w:pPr>
                                    <w:pStyle w:val="Code"/>
                                  </w:pPr>
                                  <w:r>
                                    <w:t>sudo nano /etc/apache2/apache2.conf</w:t>
                                  </w:r>
                                </w:p>
                              </w:tc>
                            </w:tr>
                            <w:tr w:rsidR="00833133" w14:paraId="125AC61A" w14:textId="77777777" w:rsidTr="008A49F4">
                              <w:trPr>
                                <w:jc w:val="center"/>
                              </w:trPr>
                              <w:tc>
                                <w:tcPr>
                                  <w:tcW w:w="817" w:type="dxa"/>
                                </w:tcPr>
                                <w:p w14:paraId="4CC289CE" w14:textId="77777777" w:rsidR="00833133" w:rsidRDefault="00833133" w:rsidP="00BF7804">
                                  <w:pPr>
                                    <w:pStyle w:val="Code"/>
                                  </w:pPr>
                                  <w:r>
                                    <w:t>3:</w:t>
                                  </w:r>
                                </w:p>
                              </w:tc>
                              <w:tc>
                                <w:tcPr>
                                  <w:tcW w:w="7753" w:type="dxa"/>
                                </w:tcPr>
                                <w:p w14:paraId="5E2D7E7F" w14:textId="7CAABEBA" w:rsidR="00833133" w:rsidRDefault="00833133" w:rsidP="00BF7804">
                                  <w:pPr>
                                    <w:pStyle w:val="Code"/>
                                  </w:pPr>
                                  <w:r>
                                    <w:t>/* uređivanje apache2.conf datoteke prikazano na slici 4.7 */</w:t>
                                  </w:r>
                                </w:p>
                              </w:tc>
                            </w:tr>
                            <w:tr w:rsidR="00833133" w14:paraId="5F76504E" w14:textId="77777777" w:rsidTr="008A49F4">
                              <w:trPr>
                                <w:jc w:val="center"/>
                              </w:trPr>
                              <w:tc>
                                <w:tcPr>
                                  <w:tcW w:w="817" w:type="dxa"/>
                                </w:tcPr>
                                <w:p w14:paraId="79A031D1" w14:textId="19744F6F" w:rsidR="00833133" w:rsidRDefault="00833133" w:rsidP="00BF7804">
                                  <w:pPr>
                                    <w:pStyle w:val="Code"/>
                                  </w:pPr>
                                  <w:r>
                                    <w:t>4:</w:t>
                                  </w:r>
                                </w:p>
                              </w:tc>
                              <w:tc>
                                <w:tcPr>
                                  <w:tcW w:w="7753" w:type="dxa"/>
                                </w:tcPr>
                                <w:p w14:paraId="11A41996" w14:textId="4B37E060" w:rsidR="00833133" w:rsidRDefault="00833133" w:rsidP="00BF7804">
                                  <w:pPr>
                                    <w:pStyle w:val="Code"/>
                                  </w:pPr>
                                  <w:r>
                                    <w:t>sudo /etc/init.d/apache2 restart</w:t>
                                  </w:r>
                                </w:p>
                              </w:tc>
                            </w:tr>
                            <w:tr w:rsidR="00833133" w14:paraId="6AB099F1" w14:textId="77777777" w:rsidTr="008A49F4">
                              <w:trPr>
                                <w:jc w:val="center"/>
                              </w:trPr>
                              <w:tc>
                                <w:tcPr>
                                  <w:tcW w:w="817" w:type="dxa"/>
                                </w:tcPr>
                                <w:p w14:paraId="35460E8A" w14:textId="1C24A5FE" w:rsidR="00833133" w:rsidRDefault="00833133" w:rsidP="00BF7804">
                                  <w:pPr>
                                    <w:pStyle w:val="Code"/>
                                  </w:pPr>
                                  <w:r>
                                    <w:t>5:</w:t>
                                  </w:r>
                                </w:p>
                              </w:tc>
                              <w:tc>
                                <w:tcPr>
                                  <w:tcW w:w="7753" w:type="dxa"/>
                                </w:tcPr>
                                <w:p w14:paraId="5BA882D9" w14:textId="41E23299" w:rsidR="00833133" w:rsidRDefault="00833133" w:rsidP="00BF7804">
                                  <w:pPr>
                                    <w:pStyle w:val="Code"/>
                                  </w:pPr>
                                  <w:r>
                                    <w:t>sudo reboot</w:t>
                                  </w:r>
                                </w:p>
                              </w:tc>
                            </w:tr>
                          </w:tbl>
                          <w:p w14:paraId="3F6E7F81" w14:textId="77777777" w:rsidR="00833133" w:rsidRDefault="00833133" w:rsidP="00833133">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11C4FE" id="_x0000_s1031" type="#_x0000_t202" style="width:462.95pt;height:8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" filled="f" stroked="f" strokeweight=".5pt">
                <v:textbox>
                  <w:txbxContent>
                    <w:tbl>
                      <w:tblPr>
                        <w:tblStyle w:val="TableGrid"/>
                        <w:tblW w:w="0" w:type="auto"/>
                        <w:jc w:val="center"/>
                        <w:tblLook w:val="04A0" w:firstRow="1" w:lastRow="0" w:firstColumn="1" w:lastColumn="0" w:noHBand="0" w:noVBand="1"/>
                      </w:tblPr>
                      <w:tblGrid>
                        <w:gridCol w:w="817"/>
                        <w:gridCol w:w="7753"/>
                      </w:tblGrid>
                      <w:tr w:rsidR="00833133" w14:paraId="490D8C5B" w14:textId="77777777" w:rsidTr="008A49F4">
                        <w:trPr>
                          <w:jc w:val="center"/>
                        </w:trPr>
                        <w:tc>
                          <w:tcPr>
                            <w:tcW w:w="817" w:type="dxa"/>
                          </w:tcPr>
                          <w:p w14:paraId="257350FF" w14:textId="77777777" w:rsidR="00833133" w:rsidRPr="005F09E0" w:rsidRDefault="00833133" w:rsidP="00BF7804">
                            <w:pPr>
                              <w:jc w:val="left"/>
                              <w:rPr>
                                <w:b/>
                                <w:bCs/>
                                <w:i/>
                                <w:iCs/>
                              </w:rPr>
                            </w:pPr>
                            <w:r w:rsidRPr="005F09E0">
                              <w:rPr>
                                <w:b/>
                                <w:bCs/>
                                <w:i/>
                                <w:iCs/>
                              </w:rPr>
                              <w:t>Linija</w:t>
                            </w:r>
                          </w:p>
                        </w:tc>
                        <w:tc>
                          <w:tcPr>
                            <w:tcW w:w="7753" w:type="dxa"/>
                          </w:tcPr>
                          <w:p w14:paraId="53F715D6" w14:textId="77777777" w:rsidR="00833133" w:rsidRPr="005F09E0" w:rsidRDefault="00833133" w:rsidP="00BF7804">
                            <w:pPr>
                              <w:jc w:val="left"/>
                              <w:rPr>
                                <w:b/>
                                <w:bCs/>
                                <w:i/>
                                <w:iCs/>
                              </w:rPr>
                            </w:pPr>
                            <w:r>
                              <w:rPr>
                                <w:b/>
                                <w:bCs/>
                                <w:i/>
                                <w:iCs/>
                              </w:rPr>
                              <w:t>Kod</w:t>
                            </w:r>
                          </w:p>
                        </w:tc>
                      </w:tr>
                      <w:tr w:rsidR="00833133" w14:paraId="2A2F71E7" w14:textId="77777777" w:rsidTr="008A49F4">
                        <w:trPr>
                          <w:jc w:val="center"/>
                        </w:trPr>
                        <w:tc>
                          <w:tcPr>
                            <w:tcW w:w="817" w:type="dxa"/>
                          </w:tcPr>
                          <w:p w14:paraId="27CE6231" w14:textId="77777777" w:rsidR="00833133" w:rsidRDefault="00833133" w:rsidP="00BF7804">
                            <w:pPr>
                              <w:pStyle w:val="Code"/>
                            </w:pPr>
                            <w:r>
                              <w:t>1:</w:t>
                            </w:r>
                          </w:p>
                        </w:tc>
                        <w:tc>
                          <w:tcPr>
                            <w:tcW w:w="7753" w:type="dxa"/>
                          </w:tcPr>
                          <w:p w14:paraId="3399B131" w14:textId="3567277D" w:rsidR="00833133" w:rsidRDefault="00833133" w:rsidP="00BF7804">
                            <w:pPr>
                              <w:pStyle w:val="Code"/>
                            </w:pPr>
                            <w:r>
                              <w:t>sudo apt-get install phpmyadmin</w:t>
                            </w:r>
                          </w:p>
                        </w:tc>
                      </w:tr>
                      <w:tr w:rsidR="00833133" w14:paraId="24899269" w14:textId="77777777" w:rsidTr="008A49F4">
                        <w:trPr>
                          <w:jc w:val="center"/>
                        </w:trPr>
                        <w:tc>
                          <w:tcPr>
                            <w:tcW w:w="817" w:type="dxa"/>
                          </w:tcPr>
                          <w:p w14:paraId="7931813B" w14:textId="77777777" w:rsidR="00833133" w:rsidRDefault="00833133" w:rsidP="00BF7804">
                            <w:pPr>
                              <w:pStyle w:val="Code"/>
                            </w:pPr>
                            <w:r>
                              <w:t>2:</w:t>
                            </w:r>
                          </w:p>
                        </w:tc>
                        <w:tc>
                          <w:tcPr>
                            <w:tcW w:w="7753" w:type="dxa"/>
                          </w:tcPr>
                          <w:p w14:paraId="7B37BE39" w14:textId="6158D5DF" w:rsidR="00833133" w:rsidRDefault="00833133" w:rsidP="00BF7804">
                            <w:pPr>
                              <w:pStyle w:val="Code"/>
                            </w:pPr>
                            <w:r>
                              <w:t>sudo nano /etc/apache2/apache2.conf</w:t>
                            </w:r>
                          </w:p>
                        </w:tc>
                      </w:tr>
                      <w:tr w:rsidR="00833133" w14:paraId="125AC61A" w14:textId="77777777" w:rsidTr="008A49F4">
                        <w:trPr>
                          <w:jc w:val="center"/>
                        </w:trPr>
                        <w:tc>
                          <w:tcPr>
                            <w:tcW w:w="817" w:type="dxa"/>
                          </w:tcPr>
                          <w:p w14:paraId="4CC289CE" w14:textId="77777777" w:rsidR="00833133" w:rsidRDefault="00833133" w:rsidP="00BF7804">
                            <w:pPr>
                              <w:pStyle w:val="Code"/>
                            </w:pPr>
                            <w:r>
                              <w:t>3:</w:t>
                            </w:r>
                          </w:p>
                        </w:tc>
                        <w:tc>
                          <w:tcPr>
                            <w:tcW w:w="7753" w:type="dxa"/>
                          </w:tcPr>
                          <w:p w14:paraId="5E2D7E7F" w14:textId="7CAABEBA" w:rsidR="00833133" w:rsidRDefault="00833133" w:rsidP="00BF7804">
                            <w:pPr>
                              <w:pStyle w:val="Code"/>
                            </w:pPr>
                            <w:r>
                              <w:t>/* uređivanje apache2.conf datoteke prikazano na slici 4.7 */</w:t>
                            </w:r>
                          </w:p>
                        </w:tc>
                      </w:tr>
                      <w:tr w:rsidR="00833133" w14:paraId="5F76504E" w14:textId="77777777" w:rsidTr="008A49F4">
                        <w:trPr>
                          <w:jc w:val="center"/>
                        </w:trPr>
                        <w:tc>
                          <w:tcPr>
                            <w:tcW w:w="817" w:type="dxa"/>
                          </w:tcPr>
                          <w:p w14:paraId="79A031D1" w14:textId="19744F6F" w:rsidR="00833133" w:rsidRDefault="00833133" w:rsidP="00BF7804">
                            <w:pPr>
                              <w:pStyle w:val="Code"/>
                            </w:pPr>
                            <w:r>
                              <w:t>4:</w:t>
                            </w:r>
                          </w:p>
                        </w:tc>
                        <w:tc>
                          <w:tcPr>
                            <w:tcW w:w="7753" w:type="dxa"/>
                          </w:tcPr>
                          <w:p w14:paraId="11A41996" w14:textId="4B37E060" w:rsidR="00833133" w:rsidRDefault="00833133" w:rsidP="00BF7804">
                            <w:pPr>
                              <w:pStyle w:val="Code"/>
                            </w:pPr>
                            <w:r>
                              <w:t>sudo /etc/init.d/apache2 restart</w:t>
                            </w:r>
                          </w:p>
                        </w:tc>
                      </w:tr>
                      <w:tr w:rsidR="00833133" w14:paraId="6AB099F1" w14:textId="77777777" w:rsidTr="008A49F4">
                        <w:trPr>
                          <w:jc w:val="center"/>
                        </w:trPr>
                        <w:tc>
                          <w:tcPr>
                            <w:tcW w:w="817" w:type="dxa"/>
                          </w:tcPr>
                          <w:p w14:paraId="35460E8A" w14:textId="1C24A5FE" w:rsidR="00833133" w:rsidRDefault="00833133" w:rsidP="00BF7804">
                            <w:pPr>
                              <w:pStyle w:val="Code"/>
                            </w:pPr>
                            <w:r>
                              <w:t>5:</w:t>
                            </w:r>
                          </w:p>
                        </w:tc>
                        <w:tc>
                          <w:tcPr>
                            <w:tcW w:w="7753" w:type="dxa"/>
                          </w:tcPr>
                          <w:p w14:paraId="5BA882D9" w14:textId="41E23299" w:rsidR="00833133" w:rsidRDefault="00833133" w:rsidP="00BF7804">
                            <w:pPr>
                              <w:pStyle w:val="Code"/>
                            </w:pPr>
                            <w:r>
                              <w:t>sudo reboot</w:t>
                            </w:r>
                          </w:p>
                        </w:tc>
                      </w:tr>
                    </w:tbl>
                    <w:p w14:paraId="3F6E7F81" w14:textId="77777777" w:rsidR="00833133" w:rsidRDefault="00833133" w:rsidP="00833133">
                      <w:pPr>
                        <w:jc w:val="left"/>
                      </w:pPr>
                    </w:p>
                  </w:txbxContent>
                </v:textbox>
                <w10:anchorlock/>
              </v:shape>
            </w:pict>
          </mc:Fallback>
        </mc:AlternateContent>
      </w:r>
    </w:p>
    <w:p w14:paraId="77A95834" w14:textId="03B93105" w:rsidR="00833133" w:rsidRDefault="00833133" w:rsidP="00880E6C">
      <w:pPr>
        <w:pStyle w:val="Caption"/>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6</w:t>
      </w:r>
      <w:r w:rsidR="00832F70">
        <w:fldChar w:fldCharType="end"/>
      </w:r>
      <w:r>
        <w:t xml:space="preserve"> Kod potreban za instaliranje phpMyAdmin sučelja</w:t>
      </w:r>
    </w:p>
    <w:p w14:paraId="36941D33" w14:textId="77777777" w:rsidR="00880E6C" w:rsidRPr="00880E6C" w:rsidRDefault="00880E6C" w:rsidP="00880E6C"/>
    <w:p w14:paraId="48F0856D" w14:textId="46476518" w:rsidR="0021470F" w:rsidRDefault="0021470F" w:rsidP="00833133">
      <w:r>
        <w:t>Tokom instalacije kada se pokrene prva linija koda, pojaviti će se skočni prozor u kojem će biti moguće odabrati web poslužitelja za konfiguriranje phpMyAdmin-a.</w:t>
      </w:r>
    </w:p>
    <w:p w14:paraId="3E0AB6AB" w14:textId="77777777" w:rsidR="00880E6C" w:rsidRDefault="00880E6C" w:rsidP="00880E6C">
      <w:pPr>
        <w:keepNext/>
      </w:pPr>
      <w:r>
        <w:fldChar w:fldCharType="begin"/>
      </w:r>
      <w:r>
        <w:instrText xml:space="preserve"> INCLUDEPICTURE "/Users/karlosibalic/Library/Group Containers/UBF8T346G9.ms/WebArchiveCopyPasteTempFiles/com.microsoft.Word/Screenshot_1-11.png" \* MERGEFORMATINET </w:instrText>
      </w:r>
      <w:r>
        <w:fldChar w:fldCharType="separate"/>
      </w:r>
      <w:r>
        <w:rPr>
          <w:noProof/>
        </w:rPr>
        <w:drawing>
          <wp:inline distT="0" distB="0" distL="0" distR="0" wp14:anchorId="16406F88" wp14:editId="54864048">
            <wp:extent cx="5939790" cy="3223260"/>
            <wp:effectExtent l="0" t="0" r="3810" b="2540"/>
            <wp:docPr id="997956920" name="Picture 13" descr="How To Install phpMyAdmin on Ubuntu 20.04 - GreenCloud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w To Install phpMyAdmin on Ubuntu 20.04 - GreenCloud Documentatio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3223260"/>
                    </a:xfrm>
                    <a:prstGeom prst="rect">
                      <a:avLst/>
                    </a:prstGeom>
                    <a:noFill/>
                    <a:ln>
                      <a:noFill/>
                    </a:ln>
                  </pic:spPr>
                </pic:pic>
              </a:graphicData>
            </a:graphic>
          </wp:inline>
        </w:drawing>
      </w:r>
      <w:r>
        <w:fldChar w:fldCharType="end"/>
      </w:r>
    </w:p>
    <w:p w14:paraId="34538384" w14:textId="136DC44D" w:rsidR="00880E6C" w:rsidRDefault="00880E6C" w:rsidP="00880E6C">
      <w:pPr>
        <w:pStyle w:val="Caption"/>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7</w:t>
      </w:r>
      <w:r w:rsidR="00832F70">
        <w:fldChar w:fldCharType="end"/>
      </w:r>
      <w:r>
        <w:t xml:space="preserve"> Prozor s odabirom web poslužitelja</w:t>
      </w:r>
    </w:p>
    <w:p w14:paraId="0E18254A" w14:textId="11676D32" w:rsidR="00880E6C" w:rsidRDefault="00880E6C" w:rsidP="00880E6C">
      <w:r>
        <w:t xml:space="preserve">Za potrebe ovog rada odabran je apache2 web poslužitelj čiji je postupak instalacije pokazan i objašnjen u prijašnjem pod poglavlju. Nakon što je odabran ispravan web poslužitelj potrebno je </w:t>
      </w:r>
      <w:r>
        <w:lastRenderedPageBreak/>
        <w:t xml:space="preserve">stisnuti Enter kako bi instalacija nastavila dalje. Dok instalacijska procedura bude postavljala pakete, pojaviti će se još jedan skočni prozor. Ovaj puta će pitati za konfiguriranje baze podataka za dbconfig-common. Potrebno je odabrati opciju „Yes“ koja će pokrenuti automatsko </w:t>
      </w:r>
      <w:r w:rsidR="00DA010F">
        <w:t>postavljanje. Ukoliko korisnik želi manualno obaviti konfiguraciju može odabrati opciju „No“ koja će otvoriti novi prozor za konfiguraciju. Odabrana je automatska konfiguracija iz razloga što nema potrebe za opcijama naprednih administratora.</w:t>
      </w:r>
    </w:p>
    <w:p w14:paraId="4D2A9A7D" w14:textId="77777777" w:rsidR="00DA010F" w:rsidRDefault="00880E6C" w:rsidP="00DA010F">
      <w:pPr>
        <w:keepNext/>
      </w:pPr>
      <w:r>
        <w:fldChar w:fldCharType="begin"/>
      </w:r>
      <w:r>
        <w:instrText xml:space="preserve"> INCLUDEPICTURE "/Users/karlosibalic/Library/Group Containers/UBF8T346G9.ms/WebArchiveCopyPasteTempFiles/com.microsoft.Word/phpmyadmin-2.jpg" \* MERGEFORMATINET </w:instrText>
      </w:r>
      <w:r>
        <w:fldChar w:fldCharType="separate"/>
      </w:r>
      <w:r>
        <w:rPr>
          <w:noProof/>
        </w:rPr>
        <w:drawing>
          <wp:inline distT="0" distB="0" distL="0" distR="0" wp14:anchorId="460C8B12" wp14:editId="7499938E">
            <wp:extent cx="5939790" cy="3594735"/>
            <wp:effectExtent l="0" t="0" r="3810" b="0"/>
            <wp:docPr id="1085180276" name="Picture 14" descr="Phpmyadmin – Installation and security - RJCarden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hpmyadmin – Installation and security - RJCardena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3594735"/>
                    </a:xfrm>
                    <a:prstGeom prst="rect">
                      <a:avLst/>
                    </a:prstGeom>
                    <a:noFill/>
                    <a:ln>
                      <a:noFill/>
                    </a:ln>
                  </pic:spPr>
                </pic:pic>
              </a:graphicData>
            </a:graphic>
          </wp:inline>
        </w:drawing>
      </w:r>
      <w:r>
        <w:fldChar w:fldCharType="end"/>
      </w:r>
    </w:p>
    <w:p w14:paraId="558E6246" w14:textId="505E3AD5" w:rsidR="00880E6C" w:rsidRDefault="00DA010F" w:rsidP="00DA010F">
      <w:pPr>
        <w:pStyle w:val="Caption"/>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8</w:t>
      </w:r>
      <w:r w:rsidR="00832F70">
        <w:fldChar w:fldCharType="end"/>
      </w:r>
      <w:r>
        <w:t xml:space="preserve"> Prozor potvrde automatske konfiguracije</w:t>
      </w:r>
    </w:p>
    <w:p w14:paraId="621B835F" w14:textId="77777777" w:rsidR="00832F70" w:rsidRDefault="00DA010F" w:rsidP="00DA010F">
      <w:r>
        <w:t xml:space="preserve">Nakon automatske konfiguracije, pojaviti će se još jedan i ujedno posljednji skočni prozor </w:t>
      </w:r>
      <w:r w:rsidR="00832F70">
        <w:t>vezan za ovu instalaciju. U posljednjem skočnom prozoru traži se unos MySQL zaporke za registriranje na phpMyAdmin. Preporuka je preskočiti ovaj korak i dopustiti sustavu da generira sam na način da se područje za unos lozinke ostavi prazno i odabere opcija „Ok“. Iz razloga što je korisnik admin već kreiran tokom konfiguriranja MySQL baze podataka u poglavlju 4.1.2. (slika 4.5) koji će biti korišten za sve potrebne akcije, te neće biti koristi od kreiranja još jednog korisnika kojeg nam sustav nudi. Nakon ovog koraka instalacija je završena.</w:t>
      </w:r>
    </w:p>
    <w:p w14:paraId="78F81B47" w14:textId="77777777" w:rsidR="00832F70" w:rsidRDefault="00832F70" w:rsidP="00832F70">
      <w:pPr>
        <w:keepNext/>
      </w:pPr>
      <w:r>
        <w:lastRenderedPageBreak/>
        <w:fldChar w:fldCharType="begin"/>
      </w:r>
      <w:r>
        <w:instrText xml:space="preserve"> INCLUDEPICTURE "/Users/karlosibalic/Library/Group Containers/UBF8T346G9.ms/WebArchiveCopyPasteTempFiles/com.microsoft.Word/php4.png" \* MERGEFORMATINET </w:instrText>
      </w:r>
      <w:r>
        <w:fldChar w:fldCharType="separate"/>
      </w:r>
      <w:r>
        <w:rPr>
          <w:noProof/>
        </w:rPr>
        <w:drawing>
          <wp:inline distT="0" distB="0" distL="0" distR="0" wp14:anchorId="4757E156" wp14:editId="5E469E00">
            <wp:extent cx="5666213" cy="3072810"/>
            <wp:effectExtent l="0" t="0" r="0" b="635"/>
            <wp:docPr id="175512951" name="Picture 15" descr="Make phpMyadmin secure – Tech and 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ke phpMyadmin secure – Tech and Me"/>
                    <pic:cNvPicPr>
                      <a:picLocks noChangeAspect="1" noChangeArrowheads="1"/>
                    </pic:cNvPicPr>
                  </pic:nvPicPr>
                  <pic:blipFill rotWithShape="1">
                    <a:blip r:embed="rId20">
                      <a:extLst>
                        <a:ext uri="{28A0092B-C50C-407E-A947-70E740481C1C}">
                          <a14:useLocalDpi xmlns:a14="http://schemas.microsoft.com/office/drawing/2010/main" val="0"/>
                        </a:ext>
                      </a:extLst>
                    </a:blip>
                    <a:srcRect l="1074" t="8017" r="3500" b="2836"/>
                    <a:stretch/>
                  </pic:blipFill>
                  <pic:spPr bwMode="auto">
                    <a:xfrm>
                      <a:off x="0" y="0"/>
                      <a:ext cx="5668086" cy="3073826"/>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613B75D7" w14:textId="17608A6E" w:rsidR="00832F70" w:rsidRDefault="00832F70" w:rsidP="00832F70">
      <w:pPr>
        <w:pStyle w:val="Caption"/>
      </w:pPr>
      <w:r>
        <w:t xml:space="preserve">Sl. </w:t>
      </w:r>
      <w:r>
        <w:fldChar w:fldCharType="begin"/>
      </w:r>
      <w:r>
        <w:instrText xml:space="preserve"> STYLEREF 1 \s </w:instrText>
      </w:r>
      <w:r>
        <w:fldChar w:fldCharType="separate"/>
      </w:r>
      <w:r>
        <w:rPr>
          <w:noProof/>
        </w:rPr>
        <w:t>4</w:t>
      </w:r>
      <w:r>
        <w:fldChar w:fldCharType="end"/>
      </w:r>
      <w:r>
        <w:t>.</w:t>
      </w:r>
      <w:r>
        <w:fldChar w:fldCharType="begin"/>
      </w:r>
      <w:r>
        <w:instrText xml:space="preserve"> SEQ Sl. \* ARABIC \s 1 </w:instrText>
      </w:r>
      <w:r>
        <w:fldChar w:fldCharType="separate"/>
      </w:r>
      <w:r>
        <w:rPr>
          <w:noProof/>
        </w:rPr>
        <w:t>9</w:t>
      </w:r>
      <w:r>
        <w:fldChar w:fldCharType="end"/>
      </w:r>
      <w:r>
        <w:t xml:space="preserve"> Skočni prozor za unos lozinke kojeg je potrebno preskočiti</w:t>
      </w:r>
    </w:p>
    <w:p w14:paraId="747B598F" w14:textId="77777777" w:rsidR="00832F70" w:rsidRDefault="00832F70" w:rsidP="00833133"/>
    <w:p w14:paraId="27EDD5A4" w14:textId="64260D62" w:rsidR="00833133" w:rsidRDefault="007A0D4F" w:rsidP="00833133">
      <w:r>
        <w:t>Nakon instalacijske procedure, d</w:t>
      </w:r>
      <w:r w:rsidR="00833133">
        <w:t>atoteku apache2.conf je potrebno urediti iz razloga što načelno Apache konfiguracija ne zna da je podrška za phpMyAdmin instalirana, te da on uopće postoji. Iz tog razloga je potrebno otvoriti apache2.conf datoteku, te na dnu same datoteke uključiti phpMyAdmin. To se može napraviti na sljedeći način:</w:t>
      </w:r>
    </w:p>
    <w:p w14:paraId="48ECD720" w14:textId="77777777" w:rsidR="0037285E" w:rsidRDefault="00833133" w:rsidP="0037285E">
      <w:pPr>
        <w:keepNext/>
      </w:pPr>
      <w:r>
        <w:rPr>
          <w:noProof/>
        </w:rPr>
        <mc:AlternateContent>
          <mc:Choice Requires="wps">
            <w:drawing>
              <wp:inline distT="0" distB="0" distL="0" distR="0" wp14:anchorId="2BF46B9A" wp14:editId="4F7528EB">
                <wp:extent cx="5879465" cy="1010093"/>
                <wp:effectExtent l="0" t="0" r="0" b="0"/>
                <wp:docPr id="1449968011" name="Text Box 11"/>
                <wp:cNvGraphicFramePr/>
                <a:graphic xmlns:a="http://schemas.openxmlformats.org/drawingml/2006/main">
                  <a:graphicData uri="http://schemas.microsoft.com/office/word/2010/wordprocessingShape">
                    <wps:wsp>
                      <wps:cNvSpPr txBox="1"/>
                      <wps:spPr>
                        <a:xfrm>
                          <a:off x="0" y="0"/>
                          <a:ext cx="5879465" cy="1010093"/>
                        </a:xfrm>
                        <a:prstGeom prst="rect">
                          <a:avLst/>
                        </a:prstGeom>
                        <a:noFill/>
                        <a:ln w="6350">
                          <a:noFill/>
                        </a:ln>
                      </wps:spPr>
                      <wps:txbx>
                        <w:txbxContent>
                          <w:tbl>
                            <w:tblPr>
                              <w:tblStyle w:val="TableGrid"/>
                              <w:tblW w:w="0" w:type="auto"/>
                              <w:jc w:val="center"/>
                              <w:tblLook w:val="04A0" w:firstRow="1" w:lastRow="0" w:firstColumn="1" w:lastColumn="0" w:noHBand="0" w:noVBand="1"/>
                            </w:tblPr>
                            <w:tblGrid>
                              <w:gridCol w:w="817"/>
                              <w:gridCol w:w="7753"/>
                            </w:tblGrid>
                            <w:tr w:rsidR="00833133" w14:paraId="06374B9B" w14:textId="77777777" w:rsidTr="008A49F4">
                              <w:trPr>
                                <w:jc w:val="center"/>
                              </w:trPr>
                              <w:tc>
                                <w:tcPr>
                                  <w:tcW w:w="817" w:type="dxa"/>
                                </w:tcPr>
                                <w:p w14:paraId="0DAA2922" w14:textId="77777777" w:rsidR="00833133" w:rsidRPr="005F09E0" w:rsidRDefault="00833133" w:rsidP="00BF7804">
                                  <w:pPr>
                                    <w:jc w:val="left"/>
                                    <w:rPr>
                                      <w:b/>
                                      <w:bCs/>
                                      <w:i/>
                                      <w:iCs/>
                                    </w:rPr>
                                  </w:pPr>
                                  <w:r w:rsidRPr="005F09E0">
                                    <w:rPr>
                                      <w:b/>
                                      <w:bCs/>
                                      <w:i/>
                                      <w:iCs/>
                                    </w:rPr>
                                    <w:t>Linija</w:t>
                                  </w:r>
                                </w:p>
                              </w:tc>
                              <w:tc>
                                <w:tcPr>
                                  <w:tcW w:w="7753" w:type="dxa"/>
                                </w:tcPr>
                                <w:p w14:paraId="53F8ADFB" w14:textId="77777777" w:rsidR="00833133" w:rsidRPr="005F09E0" w:rsidRDefault="00833133" w:rsidP="00BF7804">
                                  <w:pPr>
                                    <w:jc w:val="left"/>
                                    <w:rPr>
                                      <w:b/>
                                      <w:bCs/>
                                      <w:i/>
                                      <w:iCs/>
                                    </w:rPr>
                                  </w:pPr>
                                  <w:r>
                                    <w:rPr>
                                      <w:b/>
                                      <w:bCs/>
                                      <w:i/>
                                      <w:iCs/>
                                    </w:rPr>
                                    <w:t>Kod</w:t>
                                  </w:r>
                                </w:p>
                              </w:tc>
                            </w:tr>
                            <w:tr w:rsidR="00833133" w14:paraId="2621FFC2" w14:textId="77777777" w:rsidTr="008A49F4">
                              <w:trPr>
                                <w:jc w:val="center"/>
                              </w:trPr>
                              <w:tc>
                                <w:tcPr>
                                  <w:tcW w:w="817" w:type="dxa"/>
                                </w:tcPr>
                                <w:p w14:paraId="125C2F7C" w14:textId="77777777" w:rsidR="00833133" w:rsidRDefault="00833133" w:rsidP="00BF7804">
                                  <w:pPr>
                                    <w:pStyle w:val="Code"/>
                                  </w:pPr>
                                  <w:r>
                                    <w:t>1:</w:t>
                                  </w:r>
                                </w:p>
                              </w:tc>
                              <w:tc>
                                <w:tcPr>
                                  <w:tcW w:w="7753" w:type="dxa"/>
                                </w:tcPr>
                                <w:p w14:paraId="75966808" w14:textId="3E77AAD3" w:rsidR="00833133" w:rsidRDefault="00833133" w:rsidP="00BF7804">
                                  <w:pPr>
                                    <w:pStyle w:val="Code"/>
                                  </w:pPr>
                                  <w:r>
                                    <w:t>#Include PHPMyAdmin</w:t>
                                  </w:r>
                                </w:p>
                              </w:tc>
                            </w:tr>
                            <w:tr w:rsidR="00833133" w14:paraId="23DAD99D" w14:textId="77777777" w:rsidTr="008A49F4">
                              <w:trPr>
                                <w:jc w:val="center"/>
                              </w:trPr>
                              <w:tc>
                                <w:tcPr>
                                  <w:tcW w:w="817" w:type="dxa"/>
                                </w:tcPr>
                                <w:p w14:paraId="015D6AE8" w14:textId="77777777" w:rsidR="00833133" w:rsidRDefault="00833133" w:rsidP="00BF7804">
                                  <w:pPr>
                                    <w:pStyle w:val="Code"/>
                                  </w:pPr>
                                  <w:r>
                                    <w:t>2:</w:t>
                                  </w:r>
                                </w:p>
                              </w:tc>
                              <w:tc>
                                <w:tcPr>
                                  <w:tcW w:w="7753" w:type="dxa"/>
                                </w:tcPr>
                                <w:p w14:paraId="77DAE6F2" w14:textId="0C0D6403" w:rsidR="00833133" w:rsidRDefault="00833133" w:rsidP="00BF7804">
                                  <w:pPr>
                                    <w:pStyle w:val="Code"/>
                                  </w:pPr>
                                  <w:r>
                                    <w:t>Include /etc/phpmyadmin/apache.conf</w:t>
                                  </w:r>
                                </w:p>
                              </w:tc>
                            </w:tr>
                            <w:tr w:rsidR="00833133" w14:paraId="463963BC" w14:textId="77777777" w:rsidTr="008A49F4">
                              <w:trPr>
                                <w:jc w:val="center"/>
                              </w:trPr>
                              <w:tc>
                                <w:tcPr>
                                  <w:tcW w:w="817" w:type="dxa"/>
                                </w:tcPr>
                                <w:p w14:paraId="1DDB191B" w14:textId="77777777" w:rsidR="00833133" w:rsidRDefault="00833133" w:rsidP="00BF7804">
                                  <w:pPr>
                                    <w:pStyle w:val="Code"/>
                                  </w:pPr>
                                  <w:r>
                                    <w:t>3:</w:t>
                                  </w:r>
                                </w:p>
                              </w:tc>
                              <w:tc>
                                <w:tcPr>
                                  <w:tcW w:w="7753" w:type="dxa"/>
                                </w:tcPr>
                                <w:p w14:paraId="795ED5B4" w14:textId="3FC634EA" w:rsidR="00833133" w:rsidRDefault="00833133" w:rsidP="00BF7804">
                                  <w:pPr>
                                    <w:pStyle w:val="Code"/>
                                  </w:pPr>
                                  <w:r>
                                    <w:t xml:space="preserve">/* </w:t>
                                  </w:r>
                                  <w:r w:rsidR="0037285E">
                                    <w:t>pritisnuti tipke Control + X, te potom Y za izlazak iz apache2.conf datoteke</w:t>
                                  </w:r>
                                  <w:r>
                                    <w:t xml:space="preserve"> */</w:t>
                                  </w:r>
                                </w:p>
                              </w:tc>
                            </w:tr>
                          </w:tbl>
                          <w:p w14:paraId="3772FCDA" w14:textId="77777777" w:rsidR="00833133" w:rsidRDefault="00833133" w:rsidP="00833133">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BF46B9A" id="_x0000_s1032" type="#_x0000_t202" style="width:462.95pt;height:7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" filled="f" stroked="f" strokeweight=".5pt">
                <v:textbox>
                  <w:txbxContent>
                    <w:tbl>
                      <w:tblPr>
                        <w:tblStyle w:val="TableGrid"/>
                        <w:tblW w:w="0" w:type="auto"/>
                        <w:jc w:val="center"/>
                        <w:tblLook w:val="04A0" w:firstRow="1" w:lastRow="0" w:firstColumn="1" w:lastColumn="0" w:noHBand="0" w:noVBand="1"/>
                      </w:tblPr>
                      <w:tblGrid>
                        <w:gridCol w:w="817"/>
                        <w:gridCol w:w="7753"/>
                      </w:tblGrid>
                      <w:tr w:rsidR="00833133" w14:paraId="06374B9B" w14:textId="77777777" w:rsidTr="008A49F4">
                        <w:trPr>
                          <w:jc w:val="center"/>
                        </w:trPr>
                        <w:tc>
                          <w:tcPr>
                            <w:tcW w:w="817" w:type="dxa"/>
                          </w:tcPr>
                          <w:p w14:paraId="0DAA2922" w14:textId="77777777" w:rsidR="00833133" w:rsidRPr="005F09E0" w:rsidRDefault="00833133" w:rsidP="00BF7804">
                            <w:pPr>
                              <w:jc w:val="left"/>
                              <w:rPr>
                                <w:b/>
                                <w:bCs/>
                                <w:i/>
                                <w:iCs/>
                              </w:rPr>
                            </w:pPr>
                            <w:r w:rsidRPr="005F09E0">
                              <w:rPr>
                                <w:b/>
                                <w:bCs/>
                                <w:i/>
                                <w:iCs/>
                              </w:rPr>
                              <w:t>Linija</w:t>
                            </w:r>
                          </w:p>
                        </w:tc>
                        <w:tc>
                          <w:tcPr>
                            <w:tcW w:w="7753" w:type="dxa"/>
                          </w:tcPr>
                          <w:p w14:paraId="53F8ADFB" w14:textId="77777777" w:rsidR="00833133" w:rsidRPr="005F09E0" w:rsidRDefault="00833133" w:rsidP="00BF7804">
                            <w:pPr>
                              <w:jc w:val="left"/>
                              <w:rPr>
                                <w:b/>
                                <w:bCs/>
                                <w:i/>
                                <w:iCs/>
                              </w:rPr>
                            </w:pPr>
                            <w:r>
                              <w:rPr>
                                <w:b/>
                                <w:bCs/>
                                <w:i/>
                                <w:iCs/>
                              </w:rPr>
                              <w:t>Kod</w:t>
                            </w:r>
                          </w:p>
                        </w:tc>
                      </w:tr>
                      <w:tr w:rsidR="00833133" w14:paraId="2621FFC2" w14:textId="77777777" w:rsidTr="008A49F4">
                        <w:trPr>
                          <w:jc w:val="center"/>
                        </w:trPr>
                        <w:tc>
                          <w:tcPr>
                            <w:tcW w:w="817" w:type="dxa"/>
                          </w:tcPr>
                          <w:p w14:paraId="125C2F7C" w14:textId="77777777" w:rsidR="00833133" w:rsidRDefault="00833133" w:rsidP="00BF7804">
                            <w:pPr>
                              <w:pStyle w:val="Code"/>
                            </w:pPr>
                            <w:r>
                              <w:t>1:</w:t>
                            </w:r>
                          </w:p>
                        </w:tc>
                        <w:tc>
                          <w:tcPr>
                            <w:tcW w:w="7753" w:type="dxa"/>
                          </w:tcPr>
                          <w:p w14:paraId="75966808" w14:textId="3E77AAD3" w:rsidR="00833133" w:rsidRDefault="00833133" w:rsidP="00BF7804">
                            <w:pPr>
                              <w:pStyle w:val="Code"/>
                            </w:pPr>
                            <w:r>
                              <w:t>#Include PHPMyAdmin</w:t>
                            </w:r>
                          </w:p>
                        </w:tc>
                      </w:tr>
                      <w:tr w:rsidR="00833133" w14:paraId="23DAD99D" w14:textId="77777777" w:rsidTr="008A49F4">
                        <w:trPr>
                          <w:jc w:val="center"/>
                        </w:trPr>
                        <w:tc>
                          <w:tcPr>
                            <w:tcW w:w="817" w:type="dxa"/>
                          </w:tcPr>
                          <w:p w14:paraId="015D6AE8" w14:textId="77777777" w:rsidR="00833133" w:rsidRDefault="00833133" w:rsidP="00BF7804">
                            <w:pPr>
                              <w:pStyle w:val="Code"/>
                            </w:pPr>
                            <w:r>
                              <w:t>2:</w:t>
                            </w:r>
                          </w:p>
                        </w:tc>
                        <w:tc>
                          <w:tcPr>
                            <w:tcW w:w="7753" w:type="dxa"/>
                          </w:tcPr>
                          <w:p w14:paraId="77DAE6F2" w14:textId="0C0D6403" w:rsidR="00833133" w:rsidRDefault="00833133" w:rsidP="00BF7804">
                            <w:pPr>
                              <w:pStyle w:val="Code"/>
                            </w:pPr>
                            <w:r>
                              <w:t>Include /etc/phpmyadmin/apache.conf</w:t>
                            </w:r>
                          </w:p>
                        </w:tc>
                      </w:tr>
                      <w:tr w:rsidR="00833133" w14:paraId="463963BC" w14:textId="77777777" w:rsidTr="008A49F4">
                        <w:trPr>
                          <w:jc w:val="center"/>
                        </w:trPr>
                        <w:tc>
                          <w:tcPr>
                            <w:tcW w:w="817" w:type="dxa"/>
                          </w:tcPr>
                          <w:p w14:paraId="1DDB191B" w14:textId="77777777" w:rsidR="00833133" w:rsidRDefault="00833133" w:rsidP="00BF7804">
                            <w:pPr>
                              <w:pStyle w:val="Code"/>
                            </w:pPr>
                            <w:r>
                              <w:t>3:</w:t>
                            </w:r>
                          </w:p>
                        </w:tc>
                        <w:tc>
                          <w:tcPr>
                            <w:tcW w:w="7753" w:type="dxa"/>
                          </w:tcPr>
                          <w:p w14:paraId="795ED5B4" w14:textId="3FC634EA" w:rsidR="00833133" w:rsidRDefault="00833133" w:rsidP="00BF7804">
                            <w:pPr>
                              <w:pStyle w:val="Code"/>
                            </w:pPr>
                            <w:r>
                              <w:t xml:space="preserve">/* </w:t>
                            </w:r>
                            <w:r w:rsidR="0037285E">
                              <w:t>pritisnuti tipke Control + X, te potom Y za izlazak iz apache2.conf datoteke</w:t>
                            </w:r>
                            <w:r>
                              <w:t xml:space="preserve"> */</w:t>
                            </w:r>
                          </w:p>
                        </w:tc>
                      </w:tr>
                    </w:tbl>
                    <w:p w14:paraId="3772FCDA" w14:textId="77777777" w:rsidR="00833133" w:rsidRDefault="00833133" w:rsidP="00833133">
                      <w:pPr>
                        <w:jc w:val="left"/>
                      </w:pPr>
                    </w:p>
                  </w:txbxContent>
                </v:textbox>
                <w10:anchorlock/>
              </v:shape>
            </w:pict>
          </mc:Fallback>
        </mc:AlternateContent>
      </w:r>
    </w:p>
    <w:p w14:paraId="48126AD0" w14:textId="6D658A9B" w:rsidR="0037285E" w:rsidRDefault="0037285E" w:rsidP="00C10AD0">
      <w:pPr>
        <w:pStyle w:val="Caption"/>
      </w:pPr>
      <w:r>
        <w:t xml:space="preserve">Sl. </w:t>
      </w:r>
      <w:r w:rsidR="00832F70">
        <w:fldChar w:fldCharType="begin"/>
      </w:r>
      <w:r w:rsidR="00832F70">
        <w:instrText xml:space="preserve"> STYLEREF 1 \s </w:instrText>
      </w:r>
      <w:r w:rsidR="00832F70">
        <w:fldChar w:fldCharType="separate"/>
      </w:r>
      <w:r w:rsidR="00832F70">
        <w:rPr>
          <w:noProof/>
        </w:rPr>
        <w:t>4</w:t>
      </w:r>
      <w:r w:rsidR="00832F70">
        <w:fldChar w:fldCharType="end"/>
      </w:r>
      <w:r w:rsidR="00832F70">
        <w:t>.</w:t>
      </w:r>
      <w:r w:rsidR="00832F70">
        <w:fldChar w:fldCharType="begin"/>
      </w:r>
      <w:r w:rsidR="00832F70">
        <w:instrText xml:space="preserve"> SEQ Sl. \* ARABIC \s 1 </w:instrText>
      </w:r>
      <w:r w:rsidR="00832F70">
        <w:fldChar w:fldCharType="separate"/>
      </w:r>
      <w:r w:rsidR="00832F70">
        <w:rPr>
          <w:noProof/>
        </w:rPr>
        <w:t>10</w:t>
      </w:r>
      <w:r w:rsidR="00832F70">
        <w:fldChar w:fldCharType="end"/>
      </w:r>
      <w:r>
        <w:t xml:space="preserve"> Potrebne linije koda za povezivanje phpMyAdmin podrške s Apache-om</w:t>
      </w:r>
    </w:p>
    <w:p w14:paraId="2789D5E5" w14:textId="77777777" w:rsidR="00C10AD0" w:rsidRPr="00C10AD0" w:rsidRDefault="00C10AD0" w:rsidP="00C10AD0"/>
    <w:p w14:paraId="61DFFE24" w14:textId="169E0AD6" w:rsidR="00EA1E5D" w:rsidRDefault="00EA1E5D" w:rsidP="00EA1E5D">
      <w:pPr>
        <w:pStyle w:val="Heading2"/>
      </w:pPr>
      <w:r>
        <w:t>Razvoj frontenda</w:t>
      </w:r>
    </w:p>
    <w:p w14:paraId="32D56E8C" w14:textId="77777777" w:rsidR="00C10AD0" w:rsidRPr="00C10AD0" w:rsidRDefault="00C10AD0" w:rsidP="00C10AD0"/>
    <w:p w14:paraId="154A139F" w14:textId="24535B20" w:rsidR="00EA1E5D" w:rsidRPr="00EA1E5D" w:rsidRDefault="00EA1E5D" w:rsidP="00EA1E5D">
      <w:pPr>
        <w:pStyle w:val="Heading2"/>
      </w:pPr>
      <w:r>
        <w:t>Rješavanje problema povezanosti</w:t>
      </w:r>
    </w:p>
    <w:p w14:paraId="39619621" w14:textId="0BBB4683" w:rsidR="0045165E" w:rsidRPr="0045165E" w:rsidRDefault="0045165E" w:rsidP="0045165E"/>
    <w:p w14:paraId="7495157F" w14:textId="47931BF5" w:rsidR="00E85991" w:rsidRDefault="00E85991" w:rsidP="00E85991">
      <w:pPr>
        <w:pStyle w:val="Heading1"/>
      </w:pPr>
      <w:r>
        <w:lastRenderedPageBreak/>
        <w:t>TESTIRANJE SUSTAVA</w:t>
      </w:r>
      <w:bookmarkEnd w:id="22"/>
    </w:p>
    <w:p w14:paraId="71F689A3" w14:textId="4B00172C" w:rsidR="00E85991" w:rsidRPr="00E85991" w:rsidRDefault="00E85991" w:rsidP="00E85991">
      <w:pPr>
        <w:pStyle w:val="Heading1"/>
      </w:pPr>
      <w:bookmarkStart w:id="23" w:name="_Toc170608111"/>
      <w:r>
        <w:t>ZAKLJUČAK</w:t>
      </w:r>
      <w:bookmarkEnd w:id="23"/>
    </w:p>
    <w:p w14:paraId="4E37BE3C" w14:textId="77777777" w:rsidR="00E85991" w:rsidRDefault="00E85991">
      <w:pPr>
        <w:spacing w:line="259" w:lineRule="auto"/>
        <w:jc w:val="left"/>
        <w:rPr>
          <w:rFonts w:eastAsiaTheme="majorEastAsia"/>
          <w:b/>
          <w:bCs/>
          <w:sz w:val="28"/>
          <w:szCs w:val="28"/>
        </w:rPr>
      </w:pPr>
      <w:r>
        <w:br w:type="page"/>
      </w:r>
    </w:p>
    <w:p w14:paraId="3D687C35" w14:textId="2D3E6865" w:rsidR="00B6621C" w:rsidRPr="00713F30" w:rsidRDefault="00431A85" w:rsidP="00373C3B">
      <w:pPr>
        <w:pStyle w:val="Heading1"/>
        <w:numPr>
          <w:ilvl w:val="0"/>
          <w:numId w:val="0"/>
        </w:numPr>
        <w:ind w:left="357" w:hanging="357"/>
      </w:pPr>
      <w:bookmarkStart w:id="24" w:name="_Toc170608112"/>
      <w:r w:rsidRPr="00713F30">
        <w:lastRenderedPageBreak/>
        <w:t>LITERATURA</w:t>
      </w:r>
      <w:bookmarkEnd w:id="24"/>
    </w:p>
    <w:p w14:paraId="3E385F9A" w14:textId="77777777" w:rsidR="004C752D" w:rsidRPr="004C752D" w:rsidRDefault="00601F64" w:rsidP="004C752D">
      <w:pPr>
        <w:pStyle w:val="Bibliography"/>
        <w:rPr>
          <w:lang w:val="en-GB"/>
        </w:rPr>
      </w:pPr>
      <w:r>
        <w:fldChar w:fldCharType="begin"/>
      </w:r>
      <w:r>
        <w:instrText xml:space="preserve"> ADDIN ZOTERO_BIBL {"uncited":[],"omitted":[],"custom":[]} CSL_BIBLIOGRAPHY </w:instrText>
      </w:r>
      <w:r>
        <w:fldChar w:fldCharType="separate"/>
      </w:r>
      <w:r w:rsidR="004C752D" w:rsidRPr="004C752D">
        <w:rPr>
          <w:lang w:val="en-GB"/>
        </w:rPr>
        <w:t>[1]</w:t>
      </w:r>
      <w:r w:rsidR="004C752D" w:rsidRPr="004C752D">
        <w:rPr>
          <w:lang w:val="en-GB"/>
        </w:rPr>
        <w:tab/>
        <w:t xml:space="preserve">„Raspberry Pi OS - Raspberry Pi Documentation“ [online]. </w:t>
      </w:r>
      <w:proofErr w:type="spellStart"/>
      <w:r w:rsidR="004C752D" w:rsidRPr="004C752D">
        <w:rPr>
          <w:lang w:val="en-GB"/>
        </w:rPr>
        <w:t>Dostupno</w:t>
      </w:r>
      <w:proofErr w:type="spellEnd"/>
      <w:r w:rsidR="004C752D" w:rsidRPr="004C752D">
        <w:rPr>
          <w:lang w:val="en-GB"/>
        </w:rPr>
        <w:t xml:space="preserve"> </w:t>
      </w:r>
      <w:proofErr w:type="spellStart"/>
      <w:r w:rsidR="004C752D" w:rsidRPr="004C752D">
        <w:rPr>
          <w:lang w:val="en-GB"/>
        </w:rPr>
        <w:t>na</w:t>
      </w:r>
      <w:proofErr w:type="spellEnd"/>
      <w:r w:rsidR="004C752D" w:rsidRPr="004C752D">
        <w:rPr>
          <w:lang w:val="en-GB"/>
        </w:rPr>
        <w:t>: https://www.raspberrypi.com/documentation/computers/os.html. [</w:t>
      </w:r>
      <w:proofErr w:type="spellStart"/>
      <w:r w:rsidR="004C752D" w:rsidRPr="004C752D">
        <w:rPr>
          <w:lang w:val="en-GB"/>
        </w:rPr>
        <w:t>Pristupljeno</w:t>
      </w:r>
      <w:proofErr w:type="spellEnd"/>
      <w:r w:rsidR="004C752D" w:rsidRPr="004C752D">
        <w:rPr>
          <w:lang w:val="en-GB"/>
        </w:rPr>
        <w:t>: 27.6.2024.].</w:t>
      </w:r>
    </w:p>
    <w:p w14:paraId="13B86FD0" w14:textId="77777777" w:rsidR="004C752D" w:rsidRPr="004C752D" w:rsidRDefault="004C752D" w:rsidP="004C752D">
      <w:pPr>
        <w:pStyle w:val="Bibliography"/>
        <w:rPr>
          <w:lang w:val="en-GB"/>
        </w:rPr>
      </w:pPr>
      <w:r w:rsidRPr="004C752D">
        <w:rPr>
          <w:lang w:val="en-GB"/>
        </w:rPr>
        <w:t>[2]</w:t>
      </w:r>
      <w:r w:rsidRPr="004C752D">
        <w:rPr>
          <w:lang w:val="en-GB"/>
        </w:rPr>
        <w:tab/>
        <w:t xml:space="preserve">„FrontPage - Raspbian“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raspbian.org/. [</w:t>
      </w:r>
      <w:proofErr w:type="spellStart"/>
      <w:r w:rsidRPr="004C752D">
        <w:rPr>
          <w:lang w:val="en-GB"/>
        </w:rPr>
        <w:t>Pristupljeno</w:t>
      </w:r>
      <w:proofErr w:type="spellEnd"/>
      <w:r w:rsidRPr="004C752D">
        <w:rPr>
          <w:lang w:val="en-GB"/>
        </w:rPr>
        <w:t>: 28.6.2024.].</w:t>
      </w:r>
    </w:p>
    <w:p w14:paraId="25A64260" w14:textId="77777777" w:rsidR="004C752D" w:rsidRPr="004C752D" w:rsidRDefault="004C752D" w:rsidP="004C752D">
      <w:pPr>
        <w:pStyle w:val="Bibliography"/>
        <w:rPr>
          <w:lang w:val="en-GB"/>
        </w:rPr>
      </w:pPr>
      <w:r w:rsidRPr="004C752D">
        <w:rPr>
          <w:lang w:val="en-GB"/>
        </w:rPr>
        <w:t>[3]</w:t>
      </w:r>
      <w:r w:rsidRPr="004C752D">
        <w:rPr>
          <w:lang w:val="en-GB"/>
        </w:rPr>
        <w:tab/>
        <w:t xml:space="preserve">„RASPBERRY PI FOUNDATION - Charity 1129409“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register-of-charities.charitycommission.gov.uk/charity-search/-/charity-details/5002372/accounts-and-annual-returns. [</w:t>
      </w:r>
      <w:proofErr w:type="spellStart"/>
      <w:r w:rsidRPr="004C752D">
        <w:rPr>
          <w:lang w:val="en-GB"/>
        </w:rPr>
        <w:t>Pristupljeno</w:t>
      </w:r>
      <w:proofErr w:type="spellEnd"/>
      <w:r w:rsidRPr="004C752D">
        <w:rPr>
          <w:lang w:val="en-GB"/>
        </w:rPr>
        <w:t>: 28.6.2024.].</w:t>
      </w:r>
    </w:p>
    <w:p w14:paraId="764D1F1C" w14:textId="77777777" w:rsidR="004C752D" w:rsidRPr="004C752D" w:rsidRDefault="004C752D" w:rsidP="004C752D">
      <w:pPr>
        <w:pStyle w:val="Bibliography"/>
        <w:rPr>
          <w:lang w:val="en-GB"/>
        </w:rPr>
      </w:pPr>
      <w:r w:rsidRPr="004C752D">
        <w:rPr>
          <w:lang w:val="en-GB"/>
        </w:rPr>
        <w:t>[4]</w:t>
      </w:r>
      <w:r w:rsidRPr="004C752D">
        <w:rPr>
          <w:lang w:val="en-GB"/>
        </w:rPr>
        <w:tab/>
        <w:t xml:space="preserve">„Data Loggers“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omega.com/en-us/resources/data-loggers. [</w:t>
      </w:r>
      <w:proofErr w:type="spellStart"/>
      <w:r w:rsidRPr="004C752D">
        <w:rPr>
          <w:lang w:val="en-GB"/>
        </w:rPr>
        <w:t>Pristupljeno</w:t>
      </w:r>
      <w:proofErr w:type="spellEnd"/>
      <w:r w:rsidRPr="004C752D">
        <w:rPr>
          <w:lang w:val="en-GB"/>
        </w:rPr>
        <w:t>: 28.6.2024.].</w:t>
      </w:r>
    </w:p>
    <w:p w14:paraId="07AF64E5" w14:textId="77777777" w:rsidR="004C752D" w:rsidRPr="004C752D" w:rsidRDefault="004C752D" w:rsidP="004C752D">
      <w:pPr>
        <w:pStyle w:val="Bibliography"/>
        <w:rPr>
          <w:lang w:val="en-GB"/>
        </w:rPr>
      </w:pPr>
      <w:r w:rsidRPr="004C752D">
        <w:rPr>
          <w:lang w:val="en-GB"/>
        </w:rPr>
        <w:t>[5]</w:t>
      </w:r>
      <w:r w:rsidRPr="004C752D">
        <w:rPr>
          <w:lang w:val="en-GB"/>
        </w:rPr>
        <w:tab/>
        <w:t xml:space="preserve">„Near field communication (NFC) overview | Connectivity“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developer.android.com/develop/connectivity/nfc. [</w:t>
      </w:r>
      <w:proofErr w:type="spellStart"/>
      <w:r w:rsidRPr="004C752D">
        <w:rPr>
          <w:lang w:val="en-GB"/>
        </w:rPr>
        <w:t>Pristupljeno</w:t>
      </w:r>
      <w:proofErr w:type="spellEnd"/>
      <w:r w:rsidRPr="004C752D">
        <w:rPr>
          <w:lang w:val="en-GB"/>
        </w:rPr>
        <w:t>: 28.6.2024.].</w:t>
      </w:r>
    </w:p>
    <w:p w14:paraId="6EBE5212" w14:textId="77777777" w:rsidR="004C752D" w:rsidRPr="004C752D" w:rsidRDefault="004C752D" w:rsidP="004C752D">
      <w:pPr>
        <w:pStyle w:val="Bibliography"/>
        <w:rPr>
          <w:lang w:val="en-GB"/>
        </w:rPr>
      </w:pPr>
      <w:r w:rsidRPr="004C752D">
        <w:rPr>
          <w:lang w:val="en-GB"/>
        </w:rPr>
        <w:t>[6]</w:t>
      </w:r>
      <w:r w:rsidRPr="004C752D">
        <w:rPr>
          <w:lang w:val="en-GB"/>
        </w:rPr>
        <w:tab/>
        <w:t xml:space="preserve">P., </w:t>
      </w:r>
      <w:proofErr w:type="spellStart"/>
      <w:r w:rsidRPr="004C752D">
        <w:rPr>
          <w:lang w:val="en-GB"/>
        </w:rPr>
        <w:t>Siagian</w:t>
      </w:r>
      <w:proofErr w:type="spellEnd"/>
      <w:r w:rsidRPr="004C752D">
        <w:rPr>
          <w:lang w:val="en-GB"/>
        </w:rPr>
        <w:t xml:space="preserve">, K., Shinoda, „Web based monitoring and control of robotic arm using Raspberry Pi“, u </w:t>
      </w:r>
      <w:r w:rsidRPr="004C752D">
        <w:rPr>
          <w:i/>
          <w:iCs/>
          <w:lang w:val="en-GB"/>
        </w:rPr>
        <w:t>2015 International Conference on Science in Information Technology (</w:t>
      </w:r>
      <w:proofErr w:type="spellStart"/>
      <w:r w:rsidRPr="004C752D">
        <w:rPr>
          <w:i/>
          <w:iCs/>
          <w:lang w:val="en-GB"/>
        </w:rPr>
        <w:t>ICSITech</w:t>
      </w:r>
      <w:proofErr w:type="spellEnd"/>
      <w:r w:rsidRPr="004C752D">
        <w:rPr>
          <w:i/>
          <w:iCs/>
          <w:lang w:val="en-GB"/>
        </w:rPr>
        <w:t>)</w:t>
      </w:r>
      <w:r w:rsidRPr="004C752D">
        <w:rPr>
          <w:lang w:val="en-GB"/>
        </w:rPr>
        <w:t>, str. 192–196, 2015.</w:t>
      </w:r>
    </w:p>
    <w:p w14:paraId="165F752D" w14:textId="77777777" w:rsidR="004C752D" w:rsidRPr="004C752D" w:rsidRDefault="004C752D" w:rsidP="004C752D">
      <w:pPr>
        <w:pStyle w:val="Bibliography"/>
        <w:rPr>
          <w:lang w:val="en-GB"/>
        </w:rPr>
      </w:pPr>
      <w:r w:rsidRPr="004C752D">
        <w:rPr>
          <w:lang w:val="en-GB"/>
        </w:rPr>
        <w:t>[7]</w:t>
      </w:r>
      <w:r w:rsidRPr="004C752D">
        <w:rPr>
          <w:lang w:val="en-GB"/>
        </w:rPr>
        <w:tab/>
        <w:t xml:space="preserve">A., </w:t>
      </w:r>
      <w:proofErr w:type="spellStart"/>
      <w:r w:rsidRPr="004C752D">
        <w:rPr>
          <w:lang w:val="en-GB"/>
        </w:rPr>
        <w:t>Abreo</w:t>
      </w:r>
      <w:proofErr w:type="spellEnd"/>
      <w:r w:rsidRPr="004C752D">
        <w:rPr>
          <w:lang w:val="en-GB"/>
        </w:rPr>
        <w:t xml:space="preserve">, M., C, S., Sinha, „AI Based Seamless Vehicle License Plate Recognition Using Raspberry Pi Technology“, u </w:t>
      </w:r>
      <w:r w:rsidRPr="004C752D">
        <w:rPr>
          <w:i/>
          <w:iCs/>
          <w:lang w:val="en-GB"/>
        </w:rPr>
        <w:t>2024 IEEE 13th International Conference on Communication Systems and Network Technologies (CSNT)</w:t>
      </w:r>
      <w:r w:rsidRPr="004C752D">
        <w:rPr>
          <w:lang w:val="en-GB"/>
        </w:rPr>
        <w:t>, str. 387–392, 2024.</w:t>
      </w:r>
    </w:p>
    <w:p w14:paraId="671F03C1" w14:textId="77777777" w:rsidR="004C752D" w:rsidRPr="004C752D" w:rsidRDefault="004C752D" w:rsidP="004C752D">
      <w:pPr>
        <w:pStyle w:val="Bibliography"/>
        <w:rPr>
          <w:lang w:val="en-GB"/>
        </w:rPr>
      </w:pPr>
      <w:r w:rsidRPr="004C752D">
        <w:rPr>
          <w:lang w:val="en-GB"/>
        </w:rPr>
        <w:t>[8]</w:t>
      </w:r>
      <w:r w:rsidRPr="004C752D">
        <w:rPr>
          <w:lang w:val="en-GB"/>
        </w:rPr>
        <w:tab/>
        <w:t xml:space="preserve">G., </w:t>
      </w:r>
      <w:proofErr w:type="spellStart"/>
      <w:r w:rsidRPr="004C752D">
        <w:rPr>
          <w:lang w:val="en-GB"/>
        </w:rPr>
        <w:t>Boesch</w:t>
      </w:r>
      <w:proofErr w:type="spellEnd"/>
      <w:r w:rsidRPr="004C752D">
        <w:rPr>
          <w:lang w:val="en-GB"/>
        </w:rPr>
        <w:t xml:space="preserve">, „A Guide to YOLOv8 in 2024“ [online], 18-pros-2023.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viso.ai/deep-learning/yolov8-guide/. [</w:t>
      </w:r>
      <w:proofErr w:type="spellStart"/>
      <w:r w:rsidRPr="004C752D">
        <w:rPr>
          <w:lang w:val="en-GB"/>
        </w:rPr>
        <w:t>Pristupljeno</w:t>
      </w:r>
      <w:proofErr w:type="spellEnd"/>
      <w:r w:rsidRPr="004C752D">
        <w:rPr>
          <w:lang w:val="en-GB"/>
        </w:rPr>
        <w:t>: 28.6.2024.].</w:t>
      </w:r>
    </w:p>
    <w:p w14:paraId="2BDFFD19" w14:textId="77777777" w:rsidR="004C752D" w:rsidRPr="004C752D" w:rsidRDefault="004C752D" w:rsidP="004C752D">
      <w:pPr>
        <w:pStyle w:val="Bibliography"/>
        <w:rPr>
          <w:lang w:val="en-GB"/>
        </w:rPr>
      </w:pPr>
      <w:r w:rsidRPr="004C752D">
        <w:rPr>
          <w:lang w:val="en-GB"/>
        </w:rPr>
        <w:t>[9]</w:t>
      </w:r>
      <w:r w:rsidRPr="004C752D">
        <w:rPr>
          <w:lang w:val="en-GB"/>
        </w:rPr>
        <w:tab/>
        <w:t xml:space="preserve">N., Wolf, „Research Guides: Tesseract OCR Software Tutorial: Home“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guides.nyu.edu/tesseract/home. [</w:t>
      </w:r>
      <w:proofErr w:type="spellStart"/>
      <w:r w:rsidRPr="004C752D">
        <w:rPr>
          <w:lang w:val="en-GB"/>
        </w:rPr>
        <w:t>Pristupljeno</w:t>
      </w:r>
      <w:proofErr w:type="spellEnd"/>
      <w:r w:rsidRPr="004C752D">
        <w:rPr>
          <w:lang w:val="en-GB"/>
        </w:rPr>
        <w:t>: 28.6.2024.].</w:t>
      </w:r>
    </w:p>
    <w:p w14:paraId="4AFD76D5" w14:textId="77777777" w:rsidR="004C752D" w:rsidRPr="004C752D" w:rsidRDefault="004C752D" w:rsidP="004C752D">
      <w:pPr>
        <w:pStyle w:val="Bibliography"/>
        <w:rPr>
          <w:lang w:val="en-GB"/>
        </w:rPr>
      </w:pPr>
      <w:r w:rsidRPr="004C752D">
        <w:rPr>
          <w:lang w:val="en-GB"/>
        </w:rPr>
        <w:t>[10]</w:t>
      </w:r>
      <w:r w:rsidRPr="004C752D">
        <w:rPr>
          <w:lang w:val="en-GB"/>
        </w:rPr>
        <w:tab/>
        <w:t xml:space="preserve">T., </w:t>
      </w:r>
      <w:proofErr w:type="spellStart"/>
      <w:r w:rsidRPr="004C752D">
        <w:rPr>
          <w:lang w:val="en-GB"/>
        </w:rPr>
        <w:t>Mariotti</w:t>
      </w:r>
      <w:proofErr w:type="spellEnd"/>
      <w:r w:rsidRPr="004C752D">
        <w:rPr>
          <w:lang w:val="en-GB"/>
        </w:rPr>
        <w:t xml:space="preserve">, „Home Security System Statistics (2024)“ [online], 09-kol-2023.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rubyhome.com/blog/home-security-system-stats/. [</w:t>
      </w:r>
      <w:proofErr w:type="spellStart"/>
      <w:r w:rsidRPr="004C752D">
        <w:rPr>
          <w:lang w:val="en-GB"/>
        </w:rPr>
        <w:t>Pristupljeno</w:t>
      </w:r>
      <w:proofErr w:type="spellEnd"/>
      <w:r w:rsidRPr="004C752D">
        <w:rPr>
          <w:lang w:val="en-GB"/>
        </w:rPr>
        <w:t>: 28.6.2024.].</w:t>
      </w:r>
    </w:p>
    <w:p w14:paraId="78C49F8B" w14:textId="77777777" w:rsidR="004C752D" w:rsidRPr="004C752D" w:rsidRDefault="004C752D" w:rsidP="004C752D">
      <w:pPr>
        <w:pStyle w:val="Bibliography"/>
        <w:rPr>
          <w:lang w:val="en-GB"/>
        </w:rPr>
      </w:pPr>
      <w:r w:rsidRPr="004C752D">
        <w:rPr>
          <w:lang w:val="en-GB"/>
        </w:rPr>
        <w:t>[11]</w:t>
      </w:r>
      <w:r w:rsidRPr="004C752D">
        <w:rPr>
          <w:lang w:val="en-GB"/>
        </w:rPr>
        <w:tab/>
        <w:t xml:space="preserve">„Building a Self-Hosted AI Security Camera System with Raspberry Pi and </w:t>
      </w:r>
      <w:proofErr w:type="spellStart"/>
      <w:r w:rsidRPr="004C752D">
        <w:rPr>
          <w:lang w:val="en-GB"/>
        </w:rPr>
        <w:t>WireGuard</w:t>
      </w:r>
      <w:proofErr w:type="spellEnd"/>
      <w:r w:rsidRPr="004C752D">
        <w:rPr>
          <w:lang w:val="en-GB"/>
        </w:rPr>
        <w:t xml:space="preserve">“ [online], 01-pros-2023.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blog.torguard.net/building-a-self-hosted-ai-security-camera-system-with-raspberry-pi-and-torguard-wireguard/. [</w:t>
      </w:r>
      <w:proofErr w:type="spellStart"/>
      <w:r w:rsidRPr="004C752D">
        <w:rPr>
          <w:lang w:val="en-GB"/>
        </w:rPr>
        <w:t>Pristupljeno</w:t>
      </w:r>
      <w:proofErr w:type="spellEnd"/>
      <w:r w:rsidRPr="004C752D">
        <w:rPr>
          <w:lang w:val="en-GB"/>
        </w:rPr>
        <w:t>: 29.6.2024.].</w:t>
      </w:r>
    </w:p>
    <w:p w14:paraId="2A29935B" w14:textId="77777777" w:rsidR="004C752D" w:rsidRPr="004C752D" w:rsidRDefault="004C752D" w:rsidP="004C752D">
      <w:pPr>
        <w:pStyle w:val="Bibliography"/>
        <w:rPr>
          <w:lang w:val="en-GB"/>
        </w:rPr>
      </w:pPr>
      <w:r w:rsidRPr="004C752D">
        <w:rPr>
          <w:lang w:val="en-GB"/>
        </w:rPr>
        <w:t>[12]</w:t>
      </w:r>
      <w:r w:rsidRPr="004C752D">
        <w:rPr>
          <w:lang w:val="en-GB"/>
        </w:rPr>
        <w:tab/>
        <w:t xml:space="preserve">„What Is a Virtual Private Network (VPN)?“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cisco.com/c/en/us/products/security/vpn-endpoint-security-clients/what-is-vpn.html. [</w:t>
      </w:r>
      <w:proofErr w:type="spellStart"/>
      <w:r w:rsidRPr="004C752D">
        <w:rPr>
          <w:lang w:val="en-GB"/>
        </w:rPr>
        <w:t>Pristupljeno</w:t>
      </w:r>
      <w:proofErr w:type="spellEnd"/>
      <w:r w:rsidRPr="004C752D">
        <w:rPr>
          <w:lang w:val="en-GB"/>
        </w:rPr>
        <w:t>: 29.6.2024.].</w:t>
      </w:r>
    </w:p>
    <w:p w14:paraId="1806C747" w14:textId="77777777" w:rsidR="004C752D" w:rsidRPr="004C752D" w:rsidRDefault="004C752D" w:rsidP="004C752D">
      <w:pPr>
        <w:pStyle w:val="Bibliography"/>
        <w:rPr>
          <w:lang w:val="en-GB"/>
        </w:rPr>
      </w:pPr>
      <w:r w:rsidRPr="004C752D">
        <w:rPr>
          <w:lang w:val="en-GB"/>
        </w:rPr>
        <w:t>[13]</w:t>
      </w:r>
      <w:r w:rsidRPr="004C752D">
        <w:rPr>
          <w:lang w:val="en-GB"/>
        </w:rPr>
        <w:tab/>
        <w:t xml:space="preserve">B., Nuttall, „What is a Raspberry Pi? | Opensource.com“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opensource.com/resources/raspberry-pi. [</w:t>
      </w:r>
      <w:proofErr w:type="spellStart"/>
      <w:r w:rsidRPr="004C752D">
        <w:rPr>
          <w:lang w:val="en-GB"/>
        </w:rPr>
        <w:t>Pristupljeno</w:t>
      </w:r>
      <w:proofErr w:type="spellEnd"/>
      <w:r w:rsidRPr="004C752D">
        <w:rPr>
          <w:lang w:val="en-GB"/>
        </w:rPr>
        <w:t>: 29.6.2024.].</w:t>
      </w:r>
    </w:p>
    <w:p w14:paraId="5717B1A1" w14:textId="77777777" w:rsidR="004C752D" w:rsidRPr="004C752D" w:rsidRDefault="004C752D" w:rsidP="004C752D">
      <w:pPr>
        <w:pStyle w:val="Bibliography"/>
        <w:rPr>
          <w:lang w:val="en-GB"/>
        </w:rPr>
      </w:pPr>
      <w:r w:rsidRPr="004C752D">
        <w:rPr>
          <w:lang w:val="en-GB"/>
        </w:rPr>
        <w:t>[14]</w:t>
      </w:r>
      <w:r w:rsidRPr="004C752D">
        <w:rPr>
          <w:lang w:val="en-GB"/>
        </w:rPr>
        <w:tab/>
        <w:t xml:space="preserve">R. P., Ltd, „Buy a Raspberry Pi 5“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raspberrypi.com/products/raspberry-pi-5/. [</w:t>
      </w:r>
      <w:proofErr w:type="spellStart"/>
      <w:r w:rsidRPr="004C752D">
        <w:rPr>
          <w:lang w:val="en-GB"/>
        </w:rPr>
        <w:t>Pristupljeno</w:t>
      </w:r>
      <w:proofErr w:type="spellEnd"/>
      <w:r w:rsidRPr="004C752D">
        <w:rPr>
          <w:lang w:val="en-GB"/>
        </w:rPr>
        <w:t>: 29.6.2024.].</w:t>
      </w:r>
    </w:p>
    <w:p w14:paraId="4306483A" w14:textId="77777777" w:rsidR="004C752D" w:rsidRPr="004C752D" w:rsidRDefault="004C752D" w:rsidP="004C752D">
      <w:pPr>
        <w:pStyle w:val="Bibliography"/>
        <w:rPr>
          <w:lang w:val="en-GB"/>
        </w:rPr>
      </w:pPr>
      <w:r w:rsidRPr="004C752D">
        <w:rPr>
          <w:lang w:val="en-GB"/>
        </w:rPr>
        <w:t>[15]</w:t>
      </w:r>
      <w:r w:rsidRPr="004C752D">
        <w:rPr>
          <w:lang w:val="en-GB"/>
        </w:rPr>
        <w:tab/>
        <w:t xml:space="preserve">„DB-Engines Ranking“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db-engines.com/en/ranking. [</w:t>
      </w:r>
      <w:proofErr w:type="spellStart"/>
      <w:r w:rsidRPr="004C752D">
        <w:rPr>
          <w:lang w:val="en-GB"/>
        </w:rPr>
        <w:t>Pristupljeno</w:t>
      </w:r>
      <w:proofErr w:type="spellEnd"/>
      <w:r w:rsidRPr="004C752D">
        <w:rPr>
          <w:lang w:val="en-GB"/>
        </w:rPr>
        <w:t>: 29.6.2024.].</w:t>
      </w:r>
    </w:p>
    <w:p w14:paraId="630DB1A2" w14:textId="77777777" w:rsidR="004C752D" w:rsidRPr="004C752D" w:rsidRDefault="004C752D" w:rsidP="004C752D">
      <w:pPr>
        <w:pStyle w:val="Bibliography"/>
        <w:rPr>
          <w:lang w:val="en-GB"/>
        </w:rPr>
      </w:pPr>
      <w:r w:rsidRPr="004C752D">
        <w:rPr>
          <w:lang w:val="en-GB"/>
        </w:rPr>
        <w:t>[16]</w:t>
      </w:r>
      <w:r w:rsidRPr="004C752D">
        <w:rPr>
          <w:lang w:val="en-GB"/>
        </w:rPr>
        <w:tab/>
        <w:t xml:space="preserve">„What is MySQL?“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oracle.com/mysql/what-is-mysql/. [</w:t>
      </w:r>
      <w:proofErr w:type="spellStart"/>
      <w:r w:rsidRPr="004C752D">
        <w:rPr>
          <w:lang w:val="en-GB"/>
        </w:rPr>
        <w:t>Pristupljeno</w:t>
      </w:r>
      <w:proofErr w:type="spellEnd"/>
      <w:r w:rsidRPr="004C752D">
        <w:rPr>
          <w:lang w:val="en-GB"/>
        </w:rPr>
        <w:t>: 29.6.2024.].</w:t>
      </w:r>
    </w:p>
    <w:p w14:paraId="1F648884" w14:textId="77777777" w:rsidR="004C752D" w:rsidRPr="004C752D" w:rsidRDefault="004C752D" w:rsidP="004C752D">
      <w:pPr>
        <w:pStyle w:val="Bibliography"/>
        <w:rPr>
          <w:lang w:val="en-GB"/>
        </w:rPr>
      </w:pPr>
      <w:r w:rsidRPr="004C752D">
        <w:rPr>
          <w:lang w:val="en-GB"/>
        </w:rPr>
        <w:t>[17]</w:t>
      </w:r>
      <w:r w:rsidRPr="004C752D">
        <w:rPr>
          <w:lang w:val="en-GB"/>
        </w:rPr>
        <w:tab/>
        <w:t xml:space="preserve"> phpMyAdmin, contributors, „phpMyAdmin“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phpmyadmin.net/. [</w:t>
      </w:r>
      <w:proofErr w:type="spellStart"/>
      <w:r w:rsidRPr="004C752D">
        <w:rPr>
          <w:lang w:val="en-GB"/>
        </w:rPr>
        <w:t>Pristupljeno</w:t>
      </w:r>
      <w:proofErr w:type="spellEnd"/>
      <w:r w:rsidRPr="004C752D">
        <w:rPr>
          <w:lang w:val="en-GB"/>
        </w:rPr>
        <w:t>: 29.6.2024.].</w:t>
      </w:r>
    </w:p>
    <w:p w14:paraId="6ED602AC" w14:textId="77777777" w:rsidR="004C752D" w:rsidRPr="004C752D" w:rsidRDefault="004C752D" w:rsidP="004C752D">
      <w:pPr>
        <w:pStyle w:val="Bibliography"/>
        <w:rPr>
          <w:lang w:val="en-GB"/>
        </w:rPr>
      </w:pPr>
      <w:r w:rsidRPr="004C752D">
        <w:rPr>
          <w:lang w:val="en-GB"/>
        </w:rPr>
        <w:t>[18]</w:t>
      </w:r>
      <w:r w:rsidRPr="004C752D">
        <w:rPr>
          <w:lang w:val="en-GB"/>
        </w:rPr>
        <w:tab/>
        <w:t xml:space="preserve">„What is HTTP?“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cloudflare.com/learning/ddos/glossary/hypertext-transfer-protocol-http/. [</w:t>
      </w:r>
      <w:proofErr w:type="spellStart"/>
      <w:r w:rsidRPr="004C752D">
        <w:rPr>
          <w:lang w:val="en-GB"/>
        </w:rPr>
        <w:t>Pristupljeno</w:t>
      </w:r>
      <w:proofErr w:type="spellEnd"/>
      <w:r w:rsidRPr="004C752D">
        <w:rPr>
          <w:lang w:val="en-GB"/>
        </w:rPr>
        <w:t>: 29.6.2024.].</w:t>
      </w:r>
    </w:p>
    <w:p w14:paraId="23316EB5" w14:textId="77777777" w:rsidR="004C752D" w:rsidRPr="004C752D" w:rsidRDefault="004C752D" w:rsidP="004C752D">
      <w:pPr>
        <w:pStyle w:val="Bibliography"/>
        <w:rPr>
          <w:lang w:val="en-GB"/>
        </w:rPr>
      </w:pPr>
      <w:r w:rsidRPr="004C752D">
        <w:rPr>
          <w:lang w:val="en-GB"/>
        </w:rPr>
        <w:t>[19]</w:t>
      </w:r>
      <w:r w:rsidRPr="004C752D">
        <w:rPr>
          <w:lang w:val="en-GB"/>
        </w:rPr>
        <w:tab/>
        <w:t xml:space="preserve">„Welcome! - The Apache HTTP Server Project“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httpd.apache.org/. [</w:t>
      </w:r>
      <w:proofErr w:type="spellStart"/>
      <w:r w:rsidRPr="004C752D">
        <w:rPr>
          <w:lang w:val="en-GB"/>
        </w:rPr>
        <w:t>Pristupljeno</w:t>
      </w:r>
      <w:proofErr w:type="spellEnd"/>
      <w:r w:rsidRPr="004C752D">
        <w:rPr>
          <w:lang w:val="en-GB"/>
        </w:rPr>
        <w:t>: 29.6.2024.].</w:t>
      </w:r>
    </w:p>
    <w:p w14:paraId="3A70D0B9" w14:textId="77777777" w:rsidR="004C752D" w:rsidRPr="004C752D" w:rsidRDefault="004C752D" w:rsidP="004C752D">
      <w:pPr>
        <w:pStyle w:val="Bibliography"/>
        <w:rPr>
          <w:lang w:val="en-GB"/>
        </w:rPr>
      </w:pPr>
      <w:r w:rsidRPr="004C752D">
        <w:rPr>
          <w:lang w:val="en-GB"/>
        </w:rPr>
        <w:t>[20]</w:t>
      </w:r>
      <w:r w:rsidRPr="004C752D">
        <w:rPr>
          <w:lang w:val="en-GB"/>
        </w:rPr>
        <w:tab/>
        <w:t xml:space="preserve">„PHP: What is PHP? - Manual“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php.net/manual/en/intro-whatis.php. [</w:t>
      </w:r>
      <w:proofErr w:type="spellStart"/>
      <w:r w:rsidRPr="004C752D">
        <w:rPr>
          <w:lang w:val="en-GB"/>
        </w:rPr>
        <w:t>Pristupljeno</w:t>
      </w:r>
      <w:proofErr w:type="spellEnd"/>
      <w:r w:rsidRPr="004C752D">
        <w:rPr>
          <w:lang w:val="en-GB"/>
        </w:rPr>
        <w:t>: 29.6.2024.].</w:t>
      </w:r>
    </w:p>
    <w:p w14:paraId="1504212D" w14:textId="77777777" w:rsidR="004C752D" w:rsidRPr="004C752D" w:rsidRDefault="004C752D" w:rsidP="004C752D">
      <w:pPr>
        <w:pStyle w:val="Bibliography"/>
        <w:rPr>
          <w:lang w:val="en-GB"/>
        </w:rPr>
      </w:pPr>
      <w:r w:rsidRPr="004C752D">
        <w:rPr>
          <w:lang w:val="en-GB"/>
        </w:rPr>
        <w:lastRenderedPageBreak/>
        <w:t>[21]</w:t>
      </w:r>
      <w:r w:rsidRPr="004C752D">
        <w:rPr>
          <w:lang w:val="en-GB"/>
        </w:rPr>
        <w:tab/>
        <w:t xml:space="preserve">„Introduction to HTML“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w3schools.com/html/html_intro.asp. [</w:t>
      </w:r>
      <w:proofErr w:type="spellStart"/>
      <w:r w:rsidRPr="004C752D">
        <w:rPr>
          <w:lang w:val="en-GB"/>
        </w:rPr>
        <w:t>Pristupljeno</w:t>
      </w:r>
      <w:proofErr w:type="spellEnd"/>
      <w:r w:rsidRPr="004C752D">
        <w:rPr>
          <w:lang w:val="en-GB"/>
        </w:rPr>
        <w:t>: 30.6.2024.].</w:t>
      </w:r>
    </w:p>
    <w:p w14:paraId="5A797843" w14:textId="77777777" w:rsidR="004C752D" w:rsidRPr="004C752D" w:rsidRDefault="004C752D" w:rsidP="004C752D">
      <w:pPr>
        <w:pStyle w:val="Bibliography"/>
        <w:rPr>
          <w:lang w:val="en-GB"/>
        </w:rPr>
      </w:pPr>
      <w:r w:rsidRPr="004C752D">
        <w:rPr>
          <w:lang w:val="en-GB"/>
        </w:rPr>
        <w:t>[22]</w:t>
      </w:r>
      <w:r w:rsidRPr="004C752D">
        <w:rPr>
          <w:lang w:val="en-GB"/>
        </w:rPr>
        <w:tab/>
        <w:t xml:space="preserve">„CSS Introduction“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w3schools.com/css/css_intro.asp. [</w:t>
      </w:r>
      <w:proofErr w:type="spellStart"/>
      <w:r w:rsidRPr="004C752D">
        <w:rPr>
          <w:lang w:val="en-GB"/>
        </w:rPr>
        <w:t>Pristupljeno</w:t>
      </w:r>
      <w:proofErr w:type="spellEnd"/>
      <w:r w:rsidRPr="004C752D">
        <w:rPr>
          <w:lang w:val="en-GB"/>
        </w:rPr>
        <w:t>: 30.6.2024.].</w:t>
      </w:r>
    </w:p>
    <w:p w14:paraId="01079609" w14:textId="77777777" w:rsidR="004C752D" w:rsidRPr="004C752D" w:rsidRDefault="004C752D" w:rsidP="004C752D">
      <w:pPr>
        <w:pStyle w:val="Bibliography"/>
        <w:rPr>
          <w:lang w:val="en-GB"/>
        </w:rPr>
      </w:pPr>
      <w:r w:rsidRPr="004C752D">
        <w:rPr>
          <w:lang w:val="en-GB"/>
        </w:rPr>
        <w:t>[23]</w:t>
      </w:r>
      <w:r w:rsidRPr="004C752D">
        <w:rPr>
          <w:lang w:val="en-GB"/>
        </w:rPr>
        <w:tab/>
        <w:t xml:space="preserve">„What is JavaScript? - Learn web development | MDN“ [online], 28-lip-2024.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developer.mozilla.org/en-US/docs/Learn/JavaScript/First_steps/What_is_JavaScript. [</w:t>
      </w:r>
      <w:proofErr w:type="spellStart"/>
      <w:r w:rsidRPr="004C752D">
        <w:rPr>
          <w:lang w:val="en-GB"/>
        </w:rPr>
        <w:t>Pristupljeno</w:t>
      </w:r>
      <w:proofErr w:type="spellEnd"/>
      <w:r w:rsidRPr="004C752D">
        <w:rPr>
          <w:lang w:val="en-GB"/>
        </w:rPr>
        <w:t>: 30.6.2024.].</w:t>
      </w:r>
    </w:p>
    <w:p w14:paraId="1B1375C5" w14:textId="77777777" w:rsidR="004C752D" w:rsidRPr="004C752D" w:rsidRDefault="004C752D" w:rsidP="004C752D">
      <w:pPr>
        <w:pStyle w:val="Bibliography"/>
        <w:rPr>
          <w:lang w:val="en-GB"/>
        </w:rPr>
      </w:pPr>
      <w:r w:rsidRPr="004C752D">
        <w:rPr>
          <w:lang w:val="en-GB"/>
        </w:rPr>
        <w:t>[24]</w:t>
      </w:r>
      <w:r w:rsidRPr="004C752D">
        <w:rPr>
          <w:lang w:val="en-GB"/>
        </w:rPr>
        <w:tab/>
        <w:t xml:space="preserve">„Configure Port Forwarding/Port Triggering/NAT on RV34x Series Routers“ [online]. </w:t>
      </w:r>
      <w:proofErr w:type="spellStart"/>
      <w:r w:rsidRPr="004C752D">
        <w:rPr>
          <w:lang w:val="en-GB"/>
        </w:rPr>
        <w:t>Dostupno</w:t>
      </w:r>
      <w:proofErr w:type="spellEnd"/>
      <w:r w:rsidRPr="004C752D">
        <w:rPr>
          <w:lang w:val="en-GB"/>
        </w:rPr>
        <w:t xml:space="preserve"> </w:t>
      </w:r>
      <w:proofErr w:type="spellStart"/>
      <w:r w:rsidRPr="004C752D">
        <w:rPr>
          <w:lang w:val="en-GB"/>
        </w:rPr>
        <w:t>na</w:t>
      </w:r>
      <w:proofErr w:type="spellEnd"/>
      <w:r w:rsidRPr="004C752D">
        <w:rPr>
          <w:lang w:val="en-GB"/>
        </w:rPr>
        <w:t>: https://www.cisco.com/c/en/us/support/docs/smb/routers/cisco-rv-series-small-business-routers/smb5818-configure-port-forwarding-port-triggering-nat-on-rv34x-serie.html. [</w:t>
      </w:r>
      <w:proofErr w:type="spellStart"/>
      <w:r w:rsidRPr="004C752D">
        <w:rPr>
          <w:lang w:val="en-GB"/>
        </w:rPr>
        <w:t>Pristupljeno</w:t>
      </w:r>
      <w:proofErr w:type="spellEnd"/>
      <w:r w:rsidRPr="004C752D">
        <w:rPr>
          <w:lang w:val="en-GB"/>
        </w:rPr>
        <w:t>: 27.6.2024.].</w:t>
      </w:r>
    </w:p>
    <w:p w14:paraId="5499B745" w14:textId="77777777" w:rsidR="004C752D" w:rsidRPr="004C752D" w:rsidRDefault="004C752D" w:rsidP="004C752D">
      <w:pPr>
        <w:pStyle w:val="Bibliography"/>
        <w:rPr>
          <w:lang w:val="en-GB"/>
        </w:rPr>
      </w:pPr>
      <w:r w:rsidRPr="004C752D">
        <w:rPr>
          <w:lang w:val="en-GB"/>
        </w:rPr>
        <w:t>[25]</w:t>
      </w:r>
      <w:r w:rsidRPr="004C752D">
        <w:rPr>
          <w:lang w:val="en-GB"/>
        </w:rPr>
        <w:tab/>
        <w:t>M., Klein, „What Is Bash Used For?“ [online], 14-lis-2021. .</w:t>
      </w:r>
    </w:p>
    <w:p w14:paraId="007B97B9" w14:textId="1716E4E5" w:rsidR="00DD2641" w:rsidRDefault="00601F64" w:rsidP="00AF338D">
      <w:r>
        <w:fldChar w:fldCharType="end"/>
      </w:r>
    </w:p>
    <w:p w14:paraId="1878D646" w14:textId="2305DCC7" w:rsidR="00195DE8" w:rsidRPr="00195DE8" w:rsidRDefault="00DD2641" w:rsidP="00195DE8">
      <w:pPr>
        <w:pStyle w:val="Heading1"/>
        <w:numPr>
          <w:ilvl w:val="0"/>
          <w:numId w:val="0"/>
        </w:numPr>
        <w:ind w:left="357"/>
        <w:jc w:val="left"/>
      </w:pPr>
      <w:r>
        <w:br w:type="page"/>
      </w:r>
    </w:p>
    <w:p w14:paraId="17A6721E" w14:textId="4B17CE9A" w:rsidR="00195DE8" w:rsidRDefault="00195DE8" w:rsidP="00195DE8">
      <w:pPr>
        <w:pStyle w:val="Heading1"/>
        <w:numPr>
          <w:ilvl w:val="0"/>
          <w:numId w:val="0"/>
        </w:numPr>
        <w:ind w:left="357" w:hanging="357"/>
      </w:pPr>
      <w:bookmarkStart w:id="25" w:name="_Toc170608113"/>
      <w:r>
        <w:lastRenderedPageBreak/>
        <w:t>SAŽETAK</w:t>
      </w:r>
      <w:bookmarkEnd w:id="25"/>
    </w:p>
    <w:p w14:paraId="6B5DC50E" w14:textId="77777777" w:rsidR="00195DE8" w:rsidRDefault="00195DE8">
      <w:pPr>
        <w:spacing w:line="259" w:lineRule="auto"/>
        <w:jc w:val="left"/>
        <w:rPr>
          <w:rFonts w:eastAsiaTheme="majorEastAsia"/>
          <w:b/>
          <w:bCs/>
          <w:sz w:val="28"/>
          <w:szCs w:val="28"/>
        </w:rPr>
      </w:pPr>
      <w:r>
        <w:br w:type="page"/>
      </w:r>
    </w:p>
    <w:p w14:paraId="075DA57F" w14:textId="0811120E" w:rsidR="00195DE8" w:rsidRPr="00195DE8" w:rsidRDefault="00195DE8" w:rsidP="00195DE8">
      <w:pPr>
        <w:pStyle w:val="Heading1"/>
        <w:numPr>
          <w:ilvl w:val="0"/>
          <w:numId w:val="0"/>
        </w:numPr>
        <w:ind w:left="357" w:hanging="357"/>
      </w:pPr>
      <w:bookmarkStart w:id="26" w:name="_Toc170608114"/>
      <w:r>
        <w:lastRenderedPageBreak/>
        <w:t>ABSTRACT</w:t>
      </w:r>
      <w:bookmarkEnd w:id="26"/>
    </w:p>
    <w:p w14:paraId="16D02B3F" w14:textId="77777777" w:rsidR="00195DE8" w:rsidRPr="00195DE8" w:rsidRDefault="00195DE8" w:rsidP="00195DE8">
      <w:pPr>
        <w:pStyle w:val="Heading1"/>
        <w:numPr>
          <w:ilvl w:val="0"/>
          <w:numId w:val="0"/>
        </w:numPr>
        <w:ind w:left="357" w:hanging="357"/>
      </w:pPr>
    </w:p>
    <w:p w14:paraId="4123DB72" w14:textId="77777777" w:rsidR="00195DE8" w:rsidRDefault="00195DE8">
      <w:pPr>
        <w:spacing w:line="259" w:lineRule="auto"/>
        <w:jc w:val="left"/>
        <w:rPr>
          <w:rFonts w:eastAsiaTheme="majorEastAsia"/>
          <w:b/>
          <w:bCs/>
          <w:sz w:val="28"/>
          <w:szCs w:val="28"/>
        </w:rPr>
      </w:pPr>
      <w:r>
        <w:br w:type="page"/>
      </w:r>
    </w:p>
    <w:p w14:paraId="56E997F1" w14:textId="32F376DD" w:rsidR="00195DE8" w:rsidRPr="00195DE8" w:rsidRDefault="00DD2641" w:rsidP="00195DE8">
      <w:pPr>
        <w:pStyle w:val="Heading1"/>
        <w:numPr>
          <w:ilvl w:val="0"/>
          <w:numId w:val="0"/>
        </w:numPr>
        <w:ind w:left="357" w:hanging="357"/>
      </w:pPr>
      <w:bookmarkStart w:id="27" w:name="_Toc170608115"/>
      <w:r>
        <w:lastRenderedPageBreak/>
        <w:t>ŽIVOTOPIS</w:t>
      </w:r>
      <w:bookmarkEnd w:id="27"/>
    </w:p>
    <w:p w14:paraId="138365CC" w14:textId="1217ACB2" w:rsidR="009618EE" w:rsidRPr="00DD2641" w:rsidRDefault="00DD2641" w:rsidP="00195DE8">
      <w:r>
        <w:t xml:space="preserve">Autor ovog </w:t>
      </w:r>
      <w:r w:rsidR="00891204">
        <w:t>završnog rada</w:t>
      </w:r>
      <w:r w:rsidR="009618EE">
        <w:t>,</w:t>
      </w:r>
      <w:r>
        <w:t xml:space="preserve"> </w:t>
      </w:r>
      <w:r w:rsidR="00195DE8">
        <w:t>Karlo Šibalić</w:t>
      </w:r>
      <w:r w:rsidR="009618EE">
        <w:t>,</w:t>
      </w:r>
      <w:r>
        <w:t xml:space="preserve"> </w:t>
      </w:r>
      <w:r w:rsidR="00195DE8">
        <w:t>rođen 20. lipnja 2002. godine u Nijemcima</w:t>
      </w:r>
      <w:r w:rsidRPr="00DD2641">
        <w:t xml:space="preserve">, </w:t>
      </w:r>
      <w:r w:rsidR="00195DE8">
        <w:t>Pohađao samo osnovnu školu Ivan Kozarac Nijemci. Srednjoškolsko obrazovanje nastavlja u Tehničkoj školi Ruđera Boškovića Vinkovci gdje završava smjer Tehnička gimnazija. Nakon završetka srednjoškolskog obrazovanja, 2021. godine upisuje Fakultet elektrotehnike, računarstva i informacijskih tehnologija Osijek kojeg trenutno pohađa.</w:t>
      </w:r>
    </w:p>
    <w:sectPr w:rsidR="009618EE" w:rsidRPr="00DD2641" w:rsidSect="00CE4BDD">
      <w:footerReference w:type="default" r:id="rId21"/>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F1CF9" w14:textId="77777777" w:rsidR="00F866B3" w:rsidRDefault="00F866B3" w:rsidP="00AF338D">
      <w:r>
        <w:separator/>
      </w:r>
    </w:p>
    <w:p w14:paraId="5967370D" w14:textId="77777777" w:rsidR="00F866B3" w:rsidRDefault="00F866B3" w:rsidP="00AF338D"/>
  </w:endnote>
  <w:endnote w:type="continuationSeparator" w:id="0">
    <w:p w14:paraId="10AEEE24" w14:textId="77777777" w:rsidR="00F866B3" w:rsidRDefault="00F866B3" w:rsidP="00AF338D">
      <w:r>
        <w:continuationSeparator/>
      </w:r>
    </w:p>
    <w:p w14:paraId="21F2A688" w14:textId="77777777" w:rsidR="00F866B3" w:rsidRDefault="00F866B3"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0A3B4175" w:rsidR="00595C63" w:rsidRDefault="00A52499" w:rsidP="004C75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46FC3" w14:textId="77777777" w:rsidR="00F866B3" w:rsidRDefault="00F866B3" w:rsidP="00AF338D">
      <w:r>
        <w:separator/>
      </w:r>
    </w:p>
    <w:p w14:paraId="01605ECA" w14:textId="77777777" w:rsidR="00F866B3" w:rsidRDefault="00F866B3" w:rsidP="00AF338D"/>
  </w:footnote>
  <w:footnote w:type="continuationSeparator" w:id="0">
    <w:p w14:paraId="3719CA8D" w14:textId="77777777" w:rsidR="00F866B3" w:rsidRDefault="00F866B3" w:rsidP="00AF338D">
      <w:r>
        <w:continuationSeparator/>
      </w:r>
    </w:p>
    <w:p w14:paraId="737C60CE" w14:textId="77777777" w:rsidR="00F866B3" w:rsidRDefault="00F866B3" w:rsidP="00AF338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36AE8B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45C8A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9B8AC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C65898"/>
    <w:lvl w:ilvl="0">
      <w:start w:val="1"/>
      <w:numFmt w:val="decimal"/>
      <w:pStyle w:val="ListNumber2"/>
      <w:lvlText w:val="%1."/>
      <w:lvlJc w:val="left"/>
      <w:pPr>
        <w:tabs>
          <w:tab w:val="num" w:pos="643"/>
        </w:tabs>
        <w:ind w:left="643"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A3EE92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4C3CD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B6EAD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79E18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2665A38"/>
    <w:multiLevelType w:val="hybridMultilevel"/>
    <w:tmpl w:val="2EB64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5"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1"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2"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958147086">
    <w:abstractNumId w:val="17"/>
  </w:num>
  <w:num w:numId="2" w16cid:durableId="1079520000">
    <w:abstractNumId w:val="19"/>
  </w:num>
  <w:num w:numId="3" w16cid:durableId="783580821">
    <w:abstractNumId w:val="11"/>
  </w:num>
  <w:num w:numId="4" w16cid:durableId="1042553235">
    <w:abstractNumId w:val="13"/>
  </w:num>
  <w:num w:numId="5" w16cid:durableId="1931770467">
    <w:abstractNumId w:val="18"/>
  </w:num>
  <w:num w:numId="6" w16cid:durableId="1682931392">
    <w:abstractNumId w:val="14"/>
  </w:num>
  <w:num w:numId="7" w16cid:durableId="665787811">
    <w:abstractNumId w:val="20"/>
  </w:num>
  <w:num w:numId="8" w16cid:durableId="1275357068">
    <w:abstractNumId w:val="22"/>
  </w:num>
  <w:num w:numId="9" w16cid:durableId="1002927087">
    <w:abstractNumId w:val="23"/>
  </w:num>
  <w:num w:numId="10" w16cid:durableId="200416035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169967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46563250">
    <w:abstractNumId w:val="15"/>
  </w:num>
  <w:num w:numId="13" w16cid:durableId="772897107">
    <w:abstractNumId w:val="9"/>
  </w:num>
  <w:num w:numId="14" w16cid:durableId="1920559223">
    <w:abstractNumId w:val="7"/>
  </w:num>
  <w:num w:numId="15" w16cid:durableId="1059086402">
    <w:abstractNumId w:val="6"/>
  </w:num>
  <w:num w:numId="16" w16cid:durableId="1260720719">
    <w:abstractNumId w:val="5"/>
  </w:num>
  <w:num w:numId="17" w16cid:durableId="111293169">
    <w:abstractNumId w:val="4"/>
  </w:num>
  <w:num w:numId="18" w16cid:durableId="184288955">
    <w:abstractNumId w:val="8"/>
  </w:num>
  <w:num w:numId="19" w16cid:durableId="1692101155">
    <w:abstractNumId w:val="3"/>
  </w:num>
  <w:num w:numId="20" w16cid:durableId="943807138">
    <w:abstractNumId w:val="2"/>
  </w:num>
  <w:num w:numId="21" w16cid:durableId="1465662913">
    <w:abstractNumId w:val="1"/>
  </w:num>
  <w:num w:numId="22" w16cid:durableId="1994676977">
    <w:abstractNumId w:val="0"/>
  </w:num>
  <w:num w:numId="23" w16cid:durableId="48648270">
    <w:abstractNumId w:val="3"/>
    <w:lvlOverride w:ilvl="0">
      <w:startOverride w:val="1"/>
    </w:lvlOverride>
  </w:num>
  <w:num w:numId="24" w16cid:durableId="2043825509">
    <w:abstractNumId w:val="3"/>
    <w:lvlOverride w:ilvl="0">
      <w:startOverride w:val="1"/>
    </w:lvlOverride>
  </w:num>
  <w:num w:numId="25" w16cid:durableId="1160731090">
    <w:abstractNumId w:val="3"/>
    <w:lvlOverride w:ilvl="0">
      <w:startOverride w:val="1"/>
    </w:lvlOverride>
  </w:num>
  <w:num w:numId="26" w16cid:durableId="731924661">
    <w:abstractNumId w:val="3"/>
    <w:lvlOverride w:ilvl="0">
      <w:startOverride w:val="1"/>
    </w:lvlOverride>
  </w:num>
  <w:num w:numId="27" w16cid:durableId="1055664855">
    <w:abstractNumId w:val="3"/>
    <w:lvlOverride w:ilvl="0">
      <w:startOverride w:val="1"/>
    </w:lvlOverride>
  </w:num>
  <w:num w:numId="28" w16cid:durableId="2079552030">
    <w:abstractNumId w:val="3"/>
    <w:lvlOverride w:ilvl="0">
      <w:startOverride w:val="1"/>
    </w:lvlOverride>
  </w:num>
  <w:num w:numId="29" w16cid:durableId="573903146">
    <w:abstractNumId w:val="16"/>
  </w:num>
  <w:num w:numId="30" w16cid:durableId="164632414">
    <w:abstractNumId w:val="10"/>
  </w:num>
  <w:num w:numId="31" w16cid:durableId="190193114">
    <w:abstractNumId w:val="3"/>
    <w:lvlOverride w:ilvl="0">
      <w:startOverride w:val="1"/>
    </w:lvlOverride>
  </w:num>
  <w:num w:numId="32" w16cid:durableId="2037849943">
    <w:abstractNumId w:val="3"/>
    <w:lvlOverride w:ilvl="0">
      <w:startOverride w:val="1"/>
    </w:lvlOverride>
  </w:num>
  <w:num w:numId="33" w16cid:durableId="1367829297">
    <w:abstractNumId w:val="21"/>
  </w:num>
  <w:num w:numId="34" w16cid:durableId="129729367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37F75"/>
    <w:rsid w:val="00040EB9"/>
    <w:rsid w:val="00043A4E"/>
    <w:rsid w:val="000650FF"/>
    <w:rsid w:val="00067306"/>
    <w:rsid w:val="00073E6F"/>
    <w:rsid w:val="00091CE7"/>
    <w:rsid w:val="00097D58"/>
    <w:rsid w:val="000A0498"/>
    <w:rsid w:val="000B0D97"/>
    <w:rsid w:val="000C7146"/>
    <w:rsid w:val="000D52E9"/>
    <w:rsid w:val="000E5936"/>
    <w:rsid w:val="000F4503"/>
    <w:rsid w:val="001026D3"/>
    <w:rsid w:val="0012697B"/>
    <w:rsid w:val="00141B31"/>
    <w:rsid w:val="00145413"/>
    <w:rsid w:val="0015336B"/>
    <w:rsid w:val="001945E1"/>
    <w:rsid w:val="00195DE8"/>
    <w:rsid w:val="001A49C8"/>
    <w:rsid w:val="001A5A36"/>
    <w:rsid w:val="001B2820"/>
    <w:rsid w:val="001B30C3"/>
    <w:rsid w:val="001B6533"/>
    <w:rsid w:val="001C3483"/>
    <w:rsid w:val="001D440D"/>
    <w:rsid w:val="001F01AE"/>
    <w:rsid w:val="00202583"/>
    <w:rsid w:val="00202C0A"/>
    <w:rsid w:val="0021470F"/>
    <w:rsid w:val="00215CE9"/>
    <w:rsid w:val="00223A15"/>
    <w:rsid w:val="00235D5B"/>
    <w:rsid w:val="00240474"/>
    <w:rsid w:val="002413C7"/>
    <w:rsid w:val="00250A60"/>
    <w:rsid w:val="00255CD6"/>
    <w:rsid w:val="00267772"/>
    <w:rsid w:val="00267C5D"/>
    <w:rsid w:val="0027163E"/>
    <w:rsid w:val="00277AE9"/>
    <w:rsid w:val="002820FC"/>
    <w:rsid w:val="00283558"/>
    <w:rsid w:val="002877D9"/>
    <w:rsid w:val="00292620"/>
    <w:rsid w:val="00293ED2"/>
    <w:rsid w:val="00297281"/>
    <w:rsid w:val="002A0A99"/>
    <w:rsid w:val="002C624B"/>
    <w:rsid w:val="002E42E5"/>
    <w:rsid w:val="002E70E7"/>
    <w:rsid w:val="003058A8"/>
    <w:rsid w:val="003472CB"/>
    <w:rsid w:val="003502A7"/>
    <w:rsid w:val="003508A7"/>
    <w:rsid w:val="00356846"/>
    <w:rsid w:val="0037285E"/>
    <w:rsid w:val="00373C3B"/>
    <w:rsid w:val="003A1B5E"/>
    <w:rsid w:val="003B7B62"/>
    <w:rsid w:val="003C3C18"/>
    <w:rsid w:val="003D0D9D"/>
    <w:rsid w:val="003D5D0C"/>
    <w:rsid w:val="003E245D"/>
    <w:rsid w:val="003E34AD"/>
    <w:rsid w:val="003F2AA8"/>
    <w:rsid w:val="003F2F87"/>
    <w:rsid w:val="0040106C"/>
    <w:rsid w:val="0040758C"/>
    <w:rsid w:val="00415379"/>
    <w:rsid w:val="00422F53"/>
    <w:rsid w:val="00424127"/>
    <w:rsid w:val="00424FDA"/>
    <w:rsid w:val="00431A85"/>
    <w:rsid w:val="0045165E"/>
    <w:rsid w:val="00455D4B"/>
    <w:rsid w:val="00463CA2"/>
    <w:rsid w:val="004669B8"/>
    <w:rsid w:val="0048143B"/>
    <w:rsid w:val="00482A4F"/>
    <w:rsid w:val="00492878"/>
    <w:rsid w:val="004940A5"/>
    <w:rsid w:val="0049754B"/>
    <w:rsid w:val="004A1CBB"/>
    <w:rsid w:val="004A6E9C"/>
    <w:rsid w:val="004B20C4"/>
    <w:rsid w:val="004C231A"/>
    <w:rsid w:val="004C752D"/>
    <w:rsid w:val="004D6B04"/>
    <w:rsid w:val="004E006E"/>
    <w:rsid w:val="005047A0"/>
    <w:rsid w:val="00514526"/>
    <w:rsid w:val="0052675E"/>
    <w:rsid w:val="00527C6F"/>
    <w:rsid w:val="00531F43"/>
    <w:rsid w:val="005434AB"/>
    <w:rsid w:val="00543E9A"/>
    <w:rsid w:val="0055364B"/>
    <w:rsid w:val="00574E45"/>
    <w:rsid w:val="00584E51"/>
    <w:rsid w:val="00585172"/>
    <w:rsid w:val="00592A4E"/>
    <w:rsid w:val="00595C63"/>
    <w:rsid w:val="005A3DFC"/>
    <w:rsid w:val="005A532A"/>
    <w:rsid w:val="005B2A0B"/>
    <w:rsid w:val="005B4201"/>
    <w:rsid w:val="005B499F"/>
    <w:rsid w:val="005B7232"/>
    <w:rsid w:val="005C3332"/>
    <w:rsid w:val="005D4156"/>
    <w:rsid w:val="005E7A77"/>
    <w:rsid w:val="005F09E0"/>
    <w:rsid w:val="005F289D"/>
    <w:rsid w:val="005F66F7"/>
    <w:rsid w:val="005F73B6"/>
    <w:rsid w:val="00601F64"/>
    <w:rsid w:val="006102F1"/>
    <w:rsid w:val="00623BBB"/>
    <w:rsid w:val="00626C60"/>
    <w:rsid w:val="006310E5"/>
    <w:rsid w:val="00634CDD"/>
    <w:rsid w:val="00641B8B"/>
    <w:rsid w:val="006433C6"/>
    <w:rsid w:val="00645920"/>
    <w:rsid w:val="00653500"/>
    <w:rsid w:val="006566BC"/>
    <w:rsid w:val="00667914"/>
    <w:rsid w:val="006700BF"/>
    <w:rsid w:val="00670BA2"/>
    <w:rsid w:val="00672A3D"/>
    <w:rsid w:val="00680D8C"/>
    <w:rsid w:val="006829DA"/>
    <w:rsid w:val="00695C93"/>
    <w:rsid w:val="006B2AD1"/>
    <w:rsid w:val="006B2D44"/>
    <w:rsid w:val="006B4760"/>
    <w:rsid w:val="006B478A"/>
    <w:rsid w:val="006F2577"/>
    <w:rsid w:val="007006D3"/>
    <w:rsid w:val="00707153"/>
    <w:rsid w:val="00713F30"/>
    <w:rsid w:val="007247B7"/>
    <w:rsid w:val="00725580"/>
    <w:rsid w:val="007262D7"/>
    <w:rsid w:val="00727185"/>
    <w:rsid w:val="007278C3"/>
    <w:rsid w:val="00732C75"/>
    <w:rsid w:val="00744638"/>
    <w:rsid w:val="00745934"/>
    <w:rsid w:val="00764596"/>
    <w:rsid w:val="0077160B"/>
    <w:rsid w:val="00772EDC"/>
    <w:rsid w:val="0078001B"/>
    <w:rsid w:val="00787E57"/>
    <w:rsid w:val="00793E04"/>
    <w:rsid w:val="0079686C"/>
    <w:rsid w:val="00797DFF"/>
    <w:rsid w:val="007A0D4F"/>
    <w:rsid w:val="007A5DA6"/>
    <w:rsid w:val="007A7D67"/>
    <w:rsid w:val="007B124C"/>
    <w:rsid w:val="007B27FE"/>
    <w:rsid w:val="007B4694"/>
    <w:rsid w:val="007C0464"/>
    <w:rsid w:val="007C5EC1"/>
    <w:rsid w:val="007C67B6"/>
    <w:rsid w:val="007E6183"/>
    <w:rsid w:val="007E77EF"/>
    <w:rsid w:val="007F68B7"/>
    <w:rsid w:val="008051B8"/>
    <w:rsid w:val="00830D90"/>
    <w:rsid w:val="0083143C"/>
    <w:rsid w:val="00832F70"/>
    <w:rsid w:val="00833133"/>
    <w:rsid w:val="0084116B"/>
    <w:rsid w:val="00843E9F"/>
    <w:rsid w:val="008458AD"/>
    <w:rsid w:val="00854905"/>
    <w:rsid w:val="00856479"/>
    <w:rsid w:val="00874737"/>
    <w:rsid w:val="00875EFA"/>
    <w:rsid w:val="00880E6C"/>
    <w:rsid w:val="00881425"/>
    <w:rsid w:val="00883E5E"/>
    <w:rsid w:val="00891204"/>
    <w:rsid w:val="0089266E"/>
    <w:rsid w:val="00892DBB"/>
    <w:rsid w:val="00895E4E"/>
    <w:rsid w:val="008A49F4"/>
    <w:rsid w:val="008A5E74"/>
    <w:rsid w:val="008A6395"/>
    <w:rsid w:val="008A6D78"/>
    <w:rsid w:val="008B5DFF"/>
    <w:rsid w:val="008C02FE"/>
    <w:rsid w:val="008C279C"/>
    <w:rsid w:val="008C7938"/>
    <w:rsid w:val="008D3ACA"/>
    <w:rsid w:val="008D6E85"/>
    <w:rsid w:val="008F24B5"/>
    <w:rsid w:val="008F60CF"/>
    <w:rsid w:val="00900FFE"/>
    <w:rsid w:val="009043D7"/>
    <w:rsid w:val="00905824"/>
    <w:rsid w:val="009062FE"/>
    <w:rsid w:val="00915848"/>
    <w:rsid w:val="00931B16"/>
    <w:rsid w:val="0093488D"/>
    <w:rsid w:val="00936055"/>
    <w:rsid w:val="00940579"/>
    <w:rsid w:val="009425D2"/>
    <w:rsid w:val="00943D7E"/>
    <w:rsid w:val="00946D84"/>
    <w:rsid w:val="009618EE"/>
    <w:rsid w:val="0096449C"/>
    <w:rsid w:val="00967E09"/>
    <w:rsid w:val="0097391E"/>
    <w:rsid w:val="00974780"/>
    <w:rsid w:val="00976030"/>
    <w:rsid w:val="00985F7C"/>
    <w:rsid w:val="0099224D"/>
    <w:rsid w:val="00994040"/>
    <w:rsid w:val="00997F88"/>
    <w:rsid w:val="009A46C0"/>
    <w:rsid w:val="009A4963"/>
    <w:rsid w:val="009C0630"/>
    <w:rsid w:val="009C1985"/>
    <w:rsid w:val="009D53E2"/>
    <w:rsid w:val="009D5F39"/>
    <w:rsid w:val="009D69FC"/>
    <w:rsid w:val="009E3522"/>
    <w:rsid w:val="009E7C2B"/>
    <w:rsid w:val="009F6DBB"/>
    <w:rsid w:val="009F7EF5"/>
    <w:rsid w:val="00A071F8"/>
    <w:rsid w:val="00A358E5"/>
    <w:rsid w:val="00A4195A"/>
    <w:rsid w:val="00A46E43"/>
    <w:rsid w:val="00A52499"/>
    <w:rsid w:val="00A53A51"/>
    <w:rsid w:val="00A60BE7"/>
    <w:rsid w:val="00A71824"/>
    <w:rsid w:val="00A8100B"/>
    <w:rsid w:val="00A81403"/>
    <w:rsid w:val="00A831FB"/>
    <w:rsid w:val="00A83CD5"/>
    <w:rsid w:val="00A85944"/>
    <w:rsid w:val="00A86D86"/>
    <w:rsid w:val="00A95993"/>
    <w:rsid w:val="00AA24A1"/>
    <w:rsid w:val="00AA4885"/>
    <w:rsid w:val="00AD4DE3"/>
    <w:rsid w:val="00AD69E8"/>
    <w:rsid w:val="00AD6B2D"/>
    <w:rsid w:val="00AE0B55"/>
    <w:rsid w:val="00AF338D"/>
    <w:rsid w:val="00AF7C26"/>
    <w:rsid w:val="00B11CBF"/>
    <w:rsid w:val="00B36716"/>
    <w:rsid w:val="00B44713"/>
    <w:rsid w:val="00B47E93"/>
    <w:rsid w:val="00B57F49"/>
    <w:rsid w:val="00B63608"/>
    <w:rsid w:val="00B6621C"/>
    <w:rsid w:val="00B7387F"/>
    <w:rsid w:val="00B82CC5"/>
    <w:rsid w:val="00BA489B"/>
    <w:rsid w:val="00BB2E16"/>
    <w:rsid w:val="00BD459F"/>
    <w:rsid w:val="00BD6BA8"/>
    <w:rsid w:val="00BD74FC"/>
    <w:rsid w:val="00BF7804"/>
    <w:rsid w:val="00C02BF0"/>
    <w:rsid w:val="00C05AAD"/>
    <w:rsid w:val="00C10AD0"/>
    <w:rsid w:val="00C11906"/>
    <w:rsid w:val="00C13777"/>
    <w:rsid w:val="00C13CBF"/>
    <w:rsid w:val="00C158DA"/>
    <w:rsid w:val="00C2069D"/>
    <w:rsid w:val="00C26103"/>
    <w:rsid w:val="00C329BE"/>
    <w:rsid w:val="00C43524"/>
    <w:rsid w:val="00C52698"/>
    <w:rsid w:val="00C53F5E"/>
    <w:rsid w:val="00C673FA"/>
    <w:rsid w:val="00C6750F"/>
    <w:rsid w:val="00C67C95"/>
    <w:rsid w:val="00C67CDF"/>
    <w:rsid w:val="00C70A19"/>
    <w:rsid w:val="00C762FB"/>
    <w:rsid w:val="00C76B77"/>
    <w:rsid w:val="00C85411"/>
    <w:rsid w:val="00C939D5"/>
    <w:rsid w:val="00C97822"/>
    <w:rsid w:val="00CB08BB"/>
    <w:rsid w:val="00CC6965"/>
    <w:rsid w:val="00CD1F74"/>
    <w:rsid w:val="00CD204B"/>
    <w:rsid w:val="00CD6A61"/>
    <w:rsid w:val="00CD74CD"/>
    <w:rsid w:val="00CE4BDD"/>
    <w:rsid w:val="00CF61CC"/>
    <w:rsid w:val="00CF76CC"/>
    <w:rsid w:val="00D10FE3"/>
    <w:rsid w:val="00D118C0"/>
    <w:rsid w:val="00D12C9F"/>
    <w:rsid w:val="00D26EB4"/>
    <w:rsid w:val="00D34D12"/>
    <w:rsid w:val="00D41AEF"/>
    <w:rsid w:val="00D50B65"/>
    <w:rsid w:val="00D50D9C"/>
    <w:rsid w:val="00D7275F"/>
    <w:rsid w:val="00D75530"/>
    <w:rsid w:val="00D83D7B"/>
    <w:rsid w:val="00D913C7"/>
    <w:rsid w:val="00DA010F"/>
    <w:rsid w:val="00DB2E92"/>
    <w:rsid w:val="00DC25AA"/>
    <w:rsid w:val="00DC5294"/>
    <w:rsid w:val="00DC795F"/>
    <w:rsid w:val="00DD00C2"/>
    <w:rsid w:val="00DD2641"/>
    <w:rsid w:val="00DD6071"/>
    <w:rsid w:val="00DE0D2B"/>
    <w:rsid w:val="00E13FC2"/>
    <w:rsid w:val="00E41AF9"/>
    <w:rsid w:val="00E47127"/>
    <w:rsid w:val="00E506D6"/>
    <w:rsid w:val="00E50D39"/>
    <w:rsid w:val="00E522DF"/>
    <w:rsid w:val="00E633E7"/>
    <w:rsid w:val="00E8220E"/>
    <w:rsid w:val="00E85991"/>
    <w:rsid w:val="00E97F7B"/>
    <w:rsid w:val="00EA0357"/>
    <w:rsid w:val="00EA1E5D"/>
    <w:rsid w:val="00EA47D0"/>
    <w:rsid w:val="00EA7583"/>
    <w:rsid w:val="00EB2FE4"/>
    <w:rsid w:val="00EB774B"/>
    <w:rsid w:val="00EC0801"/>
    <w:rsid w:val="00ED33EA"/>
    <w:rsid w:val="00EE4145"/>
    <w:rsid w:val="00EF2FDC"/>
    <w:rsid w:val="00F07AE4"/>
    <w:rsid w:val="00F1555C"/>
    <w:rsid w:val="00F229F5"/>
    <w:rsid w:val="00F24BE8"/>
    <w:rsid w:val="00F25F8E"/>
    <w:rsid w:val="00F335C5"/>
    <w:rsid w:val="00F45ECD"/>
    <w:rsid w:val="00F50AE9"/>
    <w:rsid w:val="00F542A4"/>
    <w:rsid w:val="00F74082"/>
    <w:rsid w:val="00F8318A"/>
    <w:rsid w:val="00F85D87"/>
    <w:rsid w:val="00F866B3"/>
    <w:rsid w:val="00F9401C"/>
    <w:rsid w:val="00FB2A1C"/>
    <w:rsid w:val="00FC0A25"/>
    <w:rsid w:val="00FC4686"/>
    <w:rsid w:val="00FD4A90"/>
    <w:rsid w:val="00FD4E5E"/>
    <w:rsid w:val="00FE7436"/>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chartTrackingRefBased/>
  <w15:docId w15:val="{F94F7FA6-1873-4BCE-8842-B45E29FB7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824"/>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1"/>
    <w:next w:val="Normal"/>
    <w:link w:val="Heading4Char"/>
    <w:uiPriority w:val="9"/>
    <w:unhideWhenUsed/>
    <w:qFormat/>
    <w:rsid w:val="00713F30"/>
    <w:pPr>
      <w:numPr>
        <w:numId w:val="0"/>
      </w:numPr>
      <w:outlineLvl w:val="3"/>
    </w:pPr>
  </w:style>
  <w:style w:type="paragraph" w:styleId="Heading5">
    <w:name w:val="heading 5"/>
    <w:basedOn w:val="Heading4"/>
    <w:next w:val="Normal"/>
    <w:link w:val="Heading5Char"/>
    <w:uiPriority w:val="9"/>
    <w:unhideWhenUsed/>
    <w:qFormat/>
    <w:rsid w:val="00431A85"/>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713F30"/>
    <w:rPr>
      <w:rFonts w:ascii="Times New Roman" w:eastAsiaTheme="majorEastAsia" w:hAnsi="Times New Roman" w:cs="Times New Roman"/>
      <w:b/>
      <w:bCs/>
      <w:caps/>
      <w:sz w:val="28"/>
      <w:szCs w:val="28"/>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E85991"/>
    <w:pPr>
      <w:tabs>
        <w:tab w:val="right" w:leader="dot" w:pos="9062"/>
      </w:tabs>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character" w:styleId="FollowedHyperlink">
    <w:name w:val="FollowedHyperlink"/>
    <w:basedOn w:val="DefaultParagraphFont"/>
    <w:uiPriority w:val="99"/>
    <w:semiHidden/>
    <w:unhideWhenUsed/>
    <w:rsid w:val="00E8599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31</Pages>
  <Words>9583</Words>
  <Characters>54626</Characters>
  <Application>Microsoft Office Word</Application>
  <DocSecurity>0</DocSecurity>
  <Lines>455</Lines>
  <Paragraphs>12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Karlo Šibalić</cp:lastModifiedBy>
  <cp:revision>39</cp:revision>
  <cp:lastPrinted>2020-07-20T11:24:00Z</cp:lastPrinted>
  <dcterms:created xsi:type="dcterms:W3CDTF">2024-06-28T17:53:00Z</dcterms:created>
  <dcterms:modified xsi:type="dcterms:W3CDTF">2024-06-30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pdbJYB5"/&gt;&lt;style id="http://www.zotero.org/styles/ieee_ferit" locale="hr-HR"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